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216B7232" w:rsidR="00F73B7D" w:rsidRDefault="00E319B6" w:rsidP="00551D54">
      <w:pPr>
        <w:rPr>
          <w:rFonts w:ascii="Times New Roman" w:hAnsi="Times New Roman" w:cs="Times New Roman"/>
        </w:rPr>
      </w:pPr>
      <w:r>
        <w:rPr>
          <w:rFonts w:ascii="Times New Roman" w:hAnsi="Times New Roman" w:cs="Times New Roman"/>
        </w:rPr>
        <w:t xml:space="preserve">Urban greenspaces, such as tree-lined streets and city parks, are associated with improved health and climate change resiliency. Health impact assessments of urban greenspace and mortality have been limited to American and European cities. In this study, we estimate the changes in mortality associated with observed changes in the population-weighted greenest-season normalized difference vegetation index (NDVI) between 2014-2018 and 2019-2023 across 1,041 global cities representing 174 countries. We use publicly available high-resolution satellite imagery to derive estimates of NDVI and population. We combine these measures with baseline disease rates from the Global Burden of Disease study and an exposure-response function from a meta-analysis of the association between NDVI and all-cause mortality.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341DA5A9" w14:textId="77777777" w:rsidR="003807BC" w:rsidRDefault="003807BC" w:rsidP="00551D54">
      <w:pPr>
        <w:rPr>
          <w:rFonts w:ascii="Times New Roman" w:hAnsi="Times New Roman" w:cs="Times New Roman"/>
        </w:rPr>
      </w:pPr>
    </w:p>
    <w:p w14:paraId="08ABD8A6" w14:textId="77777777" w:rsidR="003807BC" w:rsidRDefault="003807BC" w:rsidP="00551D54">
      <w:pPr>
        <w:rPr>
          <w:rFonts w:ascii="Times New Roman" w:hAnsi="Times New Roman" w:cs="Times New Roman"/>
        </w:rPr>
      </w:pPr>
    </w:p>
    <w:p w14:paraId="7F14AAE9" w14:textId="77777777" w:rsidR="003807BC" w:rsidRDefault="003807BC" w:rsidP="00551D54">
      <w:pPr>
        <w:rPr>
          <w:rFonts w:ascii="Times New Roman" w:hAnsi="Times New Roman" w:cs="Times New Roman"/>
        </w:rPr>
      </w:pPr>
    </w:p>
    <w:p w14:paraId="34644DD7" w14:textId="77777777" w:rsidR="003807BC" w:rsidRDefault="003807BC" w:rsidP="00551D54">
      <w:pPr>
        <w:rPr>
          <w:rFonts w:ascii="Times New Roman" w:hAnsi="Times New Roman" w:cs="Times New Roman"/>
        </w:rPr>
      </w:pPr>
    </w:p>
    <w:p w14:paraId="79CCBFBC" w14:textId="77777777" w:rsidR="003807BC" w:rsidRDefault="003807BC" w:rsidP="00551D54">
      <w:pPr>
        <w:rPr>
          <w:rFonts w:ascii="Times New Roman" w:hAnsi="Times New Roman" w:cs="Times New Roman"/>
        </w:rPr>
      </w:pPr>
    </w:p>
    <w:p w14:paraId="0B721462" w14:textId="77777777" w:rsidR="003807BC" w:rsidRDefault="003807BC"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w:t>
      </w:r>
      <w:r w:rsidR="00CF3D70">
        <w:rPr>
          <w:rFonts w:ascii="Times New Roman" w:hAnsi="Times New Roman" w:cs="Times New Roman"/>
          <w:color w:val="000000"/>
          <w:shd w:val="clear" w:color="auto" w:fill="FFFFFF"/>
        </w:rPr>
        <w:t>characteriz</w:t>
      </w:r>
      <w:r w:rsidR="00CF3D70">
        <w:rPr>
          <w:rFonts w:ascii="Times New Roman" w:hAnsi="Times New Roman" w:cs="Times New Roman"/>
          <w:color w:val="000000"/>
          <w:shd w:val="clear" w:color="auto" w:fill="FFFFFF"/>
        </w:rPr>
        <w:t xml:space="preserve">e </w:t>
      </w:r>
      <w:r w:rsidR="00CF3D70">
        <w:rPr>
          <w:rFonts w:ascii="Times New Roman" w:hAnsi="Times New Roman" w:cs="Times New Roman"/>
          <w:color w:val="000000"/>
          <w:shd w:val="clear" w:color="auto" w:fill="FFFFFF"/>
        </w:rPr>
        <w:t xml:space="preserve">the potential health benefits from increasing greenspace </w:t>
      </w:r>
      <w:r w:rsidR="00CF3D70">
        <w:rPr>
          <w:rFonts w:ascii="Times New Roman" w:hAnsi="Times New Roman" w:cs="Times New Roman"/>
          <w:color w:val="000000"/>
          <w:shd w:val="clear" w:color="auto" w:fill="FFFFFF"/>
        </w:rPr>
        <w:t>across a broader range of climate and regional contexts.</w:t>
      </w:r>
      <w:r w:rsidR="00CF3D70">
        <w:rPr>
          <w:rFonts w:ascii="Times New Roman" w:hAnsi="Times New Roman" w:cs="Times New Roman"/>
          <w:color w:val="000000"/>
          <w:shd w:val="clear" w:color="auto" w:fill="FFFFFF"/>
        </w:rPr>
        <w:t xml:space="preserve">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1"/>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1"/>
      <w:r w:rsidR="00834FE1">
        <w:rPr>
          <w:rStyle w:val="CommentReference"/>
        </w:rPr>
        <w:commentReference w:id="1"/>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w:t>
      </w:r>
      <w:r w:rsidR="005160DC">
        <w:rPr>
          <w:rFonts w:ascii="Times New Roman" w:hAnsi="Times New Roman" w:cs="Times New Roman"/>
          <w:color w:val="000000"/>
          <w:shd w:val="clear" w:color="auto" w:fill="FFFFFF"/>
        </w:rPr>
        <w:t>the Lancet Countdown</w:t>
      </w:r>
      <w:r w:rsidR="005160DC">
        <w:rPr>
          <w:rFonts w:ascii="Times New Roman" w:hAnsi="Times New Roman" w:cs="Times New Roman"/>
          <w:color w:val="000000"/>
          <w:shd w:val="clear" w:color="auto" w:fill="FFFFFF"/>
        </w:rPr>
        <w:t>’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r w:rsidR="004A429B">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B348D03"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 xml:space="preserve">population-weighted greenest-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2"/>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2"/>
      <w:r w:rsidR="00AD0485">
        <w:rPr>
          <w:rStyle w:val="CommentReference"/>
        </w:rPr>
        <w:commentReference w:id="2"/>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 xml:space="preserve">Google Earth Engine </w:t>
      </w:r>
      <w:r w:rsidR="0016141A">
        <w:rPr>
          <w:rFonts w:ascii="Times New Roman" w:hAnsi="Times New Roman" w:cs="Times New Roman"/>
        </w:rPr>
        <w:t>(</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B310785"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 xml:space="preserve">For each year, we selected the highest population-weighted seasonal average NDVI, representing the greenest-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3D856620"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 xml:space="preserve">population-weighted greenest-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562D5900"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30250A96"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Del="00173BD9" w:rsidRDefault="00AE765C" w:rsidP="00551D54">
      <w:pPr>
        <w:rPr>
          <w:del w:id="3" w:author="Martin, Greta Katherine" w:date="2024-10-28T11:17:00Z" w16du:dateUtc="2024-10-28T15:17:00Z"/>
          <w:rFonts w:ascii="Times New Roman" w:hAnsi="Times New Roman" w:cs="Times New Roman"/>
          <w:color w:val="000000" w:themeColor="text1"/>
        </w:rPr>
      </w:pPr>
    </w:p>
    <w:p w14:paraId="62D777DE" w14:textId="77777777" w:rsidR="00750D2E" w:rsidRPr="00ED662B" w:rsidDel="00173BD9" w:rsidRDefault="00750D2E" w:rsidP="00551D54">
      <w:pPr>
        <w:rPr>
          <w:del w:id="4" w:author="Martin, Greta Katherine" w:date="2024-10-28T11:17:00Z" w16du:dateUtc="2024-10-28T15:17:00Z"/>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237E0618" w14:textId="77777777" w:rsidR="00B31CD1" w:rsidRDefault="00F533A8" w:rsidP="00551D54">
      <w:pPr>
        <w:rPr>
          <w:ins w:id="5" w:author="Anenberg, Susan Casper" w:date="2024-10-28T06:23:00Z"/>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 xml:space="preserve">-Geiger climate classification. </w:t>
      </w:r>
      <w:commentRangeStart w:id="6"/>
      <w:r w:rsidR="001135F2">
        <w:rPr>
          <w:rFonts w:ascii="Times New Roman" w:hAnsi="Times New Roman" w:cs="Times New Roman"/>
        </w:rPr>
        <w:t>The average greenest-season NDVI for 2019-2023 was 0.193 in arid, 0.281 in temperate, 0.319 in tropical, and 0.327 in continental cities</w:t>
      </w:r>
      <w:commentRangeEnd w:id="6"/>
      <w:r w:rsidR="001607E3">
        <w:rPr>
          <w:rStyle w:val="CommentReference"/>
        </w:rPr>
        <w:commentReference w:id="6"/>
      </w:r>
      <w:r w:rsidR="001135F2">
        <w:rPr>
          <w:rFonts w:ascii="Times New Roman" w:hAnsi="Times New Roman" w:cs="Times New Roman"/>
        </w:rPr>
        <w:t>.</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p>
    <w:p w14:paraId="402C84DE" w14:textId="77777777" w:rsidR="00B31CD1" w:rsidRDefault="00B31CD1" w:rsidP="00551D54">
      <w:pPr>
        <w:rPr>
          <w:ins w:id="7" w:author="Anenberg, Susan Casper" w:date="2024-10-28T06:23:00Z"/>
          <w:rFonts w:ascii="Times New Roman" w:hAnsi="Times New Roman" w:cs="Times New Roman"/>
        </w:rPr>
      </w:pPr>
    </w:p>
    <w:p w14:paraId="403A4E7F" w14:textId="346900A9" w:rsidR="00ED662B" w:rsidRDefault="00DD1521" w:rsidP="00551D54">
      <w:pPr>
        <w:rPr>
          <w:rFonts w:ascii="Times New Roman" w:hAnsi="Times New Roman" w:cs="Times New Roman"/>
        </w:rPr>
      </w:pPr>
      <w:commentRangeStart w:id="8"/>
      <w:r>
        <w:rPr>
          <w:rFonts w:ascii="Times New Roman" w:hAnsi="Times New Roman" w:cs="Times New Roman"/>
        </w:rPr>
        <w:t>Globally</w:t>
      </w:r>
      <w:commentRangeEnd w:id="8"/>
      <w:r w:rsidR="00B31CD1">
        <w:rPr>
          <w:rStyle w:val="CommentReference"/>
        </w:rPr>
        <w:commentReference w:id="8"/>
      </w:r>
      <w:r>
        <w:rPr>
          <w:rFonts w:ascii="Times New Roman" w:hAnsi="Times New Roman" w:cs="Times New Roman"/>
        </w:rPr>
        <w:t>, the five-year greenest season average NDVI decreased slightly from 0.279 in 2014-2018 to 0.270 in 2019 to 2023</w:t>
      </w:r>
      <w:ins w:id="9" w:author="Anenberg, Susan Casper" w:date="2024-10-28T06:23:00Z">
        <w:r w:rsidR="00B31CD1">
          <w:rPr>
            <w:rFonts w:ascii="Times New Roman" w:hAnsi="Times New Roman" w:cs="Times New Roman"/>
          </w:rPr>
          <w:t xml:space="preserve"> (Figure 2)</w:t>
        </w:r>
      </w:ins>
      <w:r>
        <w:rPr>
          <w:rFonts w:ascii="Times New Roman" w:hAnsi="Times New Roman" w:cs="Times New Roman"/>
        </w:rPr>
        <w:t xml:space="preserve">. Across the 1,041 cities, the </w:t>
      </w:r>
      <w:r w:rsidR="006F53BA">
        <w:rPr>
          <w:rFonts w:ascii="Times New Roman" w:hAnsi="Times New Roman" w:cs="Times New Roman"/>
        </w:rPr>
        <w:t xml:space="preserve">average percent change over this period was -0.46%, ranging from -22.29% to 29.38%. </w:t>
      </w:r>
      <w:commentRangeStart w:id="10"/>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contrast, 39 of the top 50 cities with the greatest percent increase in NDVI between these two time periods are located in Eastern Asia.</w:t>
      </w:r>
      <w:commentRangeEnd w:id="10"/>
      <w:r w:rsidR="00750E9F">
        <w:rPr>
          <w:rStyle w:val="CommentReference"/>
        </w:rPr>
        <w:commentReference w:id="10"/>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370C9A0E"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2DDCA91A" w:rsidR="003771C7" w:rsidRDefault="003771C7" w:rsidP="003771C7">
      <w:pPr>
        <w:rPr>
          <w:rFonts w:ascii="Times New Roman" w:hAnsi="Times New Roman" w:cs="Times New Roman"/>
        </w:rPr>
      </w:pPr>
      <w:r>
        <w:rPr>
          <w:rFonts w:ascii="Times New Roman" w:hAnsi="Times New Roman" w:cs="Times New Roman"/>
        </w:rPr>
        <w:lastRenderedPageBreak/>
        <w:t xml:space="preserve">Globally, </w:t>
      </w:r>
      <w:del w:id="11" w:author="Anenberg, Susan Casper" w:date="2024-10-28T06:27:00Z">
        <w:r w:rsidR="00D90D9F" w:rsidDel="00E928D9">
          <w:rPr>
            <w:rFonts w:ascii="Times New Roman" w:hAnsi="Times New Roman" w:cs="Times New Roman"/>
          </w:rPr>
          <w:delText xml:space="preserve">changes in </w:delText>
        </w:r>
      </w:del>
      <w:r w:rsidR="00D90D9F">
        <w:rPr>
          <w:rFonts w:ascii="Times New Roman" w:hAnsi="Times New Roman" w:cs="Times New Roman"/>
        </w:rPr>
        <w:t xml:space="preserve">NDVI </w:t>
      </w:r>
      <w:ins w:id="12" w:author="Anenberg, Susan Casper" w:date="2024-10-28T06:27:00Z">
        <w:r w:rsidR="00E928D9">
          <w:rPr>
            <w:rFonts w:ascii="Times New Roman" w:hAnsi="Times New Roman" w:cs="Times New Roman"/>
          </w:rPr>
          <w:t xml:space="preserve">changes </w:t>
        </w:r>
      </w:ins>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ins w:id="13" w:author="Anenberg, Susan Casper" w:date="2024-10-28T06:28:00Z">
        <w:r w:rsidR="00E928D9">
          <w:rPr>
            <w:rFonts w:ascii="Times New Roman" w:hAnsi="Times New Roman" w:cs="Times New Roman"/>
          </w:rPr>
          <w:t xml:space="preserve">estimated </w:t>
        </w:r>
      </w:ins>
      <w:r>
        <w:rPr>
          <w:rFonts w:ascii="Times New Roman" w:hAnsi="Times New Roman" w:cs="Times New Roman"/>
        </w:rPr>
        <w:t xml:space="preserve">average of 5 </w:t>
      </w:r>
      <w:del w:id="14" w:author="Martin, Greta Katherine" w:date="2024-10-28T09:07:00Z" w16du:dateUtc="2024-10-28T13:07:00Z">
        <w:r w:rsidR="009B6734" w:rsidDel="00373D6B">
          <w:rPr>
            <w:rFonts w:ascii="Times New Roman" w:hAnsi="Times New Roman" w:cs="Times New Roman"/>
          </w:rPr>
          <w:delText xml:space="preserve">excess </w:delText>
        </w:r>
      </w:del>
      <w:ins w:id="15" w:author="Martin, Greta Katherine" w:date="2024-10-28T09:07:00Z" w16du:dateUtc="2024-10-28T13:07:00Z">
        <w:r w:rsidR="00373D6B">
          <w:rPr>
            <w:rFonts w:ascii="Times New Roman" w:hAnsi="Times New Roman" w:cs="Times New Roman"/>
          </w:rPr>
          <w:t>more</w:t>
        </w:r>
        <w:r w:rsidR="00373D6B">
          <w:rPr>
            <w:rFonts w:ascii="Times New Roman" w:hAnsi="Times New Roman" w:cs="Times New Roman"/>
          </w:rPr>
          <w:t xml:space="preserve"> </w:t>
        </w:r>
      </w:ins>
      <w:ins w:id="16" w:author="Anenberg, Susan Casper" w:date="2024-10-28T06:27:00Z">
        <w:r w:rsidR="00E928D9">
          <w:rPr>
            <w:rFonts w:ascii="Times New Roman" w:hAnsi="Times New Roman" w:cs="Times New Roman"/>
          </w:rPr>
          <w:t xml:space="preserve">all-cause </w:t>
        </w:r>
      </w:ins>
      <w:ins w:id="17" w:author="Anenberg, Susan Casper" w:date="2024-10-28T06:28:00Z">
        <w:r w:rsidR="00E928D9">
          <w:rPr>
            <w:rFonts w:ascii="Times New Roman" w:hAnsi="Times New Roman" w:cs="Times New Roman"/>
          </w:rPr>
          <w:t xml:space="preserve">premature </w:t>
        </w:r>
      </w:ins>
      <w:r>
        <w:rPr>
          <w:rFonts w:ascii="Times New Roman" w:hAnsi="Times New Roman" w:cs="Times New Roman"/>
        </w:rPr>
        <w:t xml:space="preserve">deaths per 100,000 </w:t>
      </w:r>
      <w:ins w:id="18" w:author="Anenberg, Susan Casper" w:date="2024-10-28T06:27:00Z">
        <w:r w:rsidR="00E928D9">
          <w:rPr>
            <w:rFonts w:ascii="Times New Roman" w:hAnsi="Times New Roman" w:cs="Times New Roman"/>
          </w:rPr>
          <w:t xml:space="preserve">annually </w:t>
        </w:r>
      </w:ins>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del w:id="19" w:author="Anenberg, Susan Casper" w:date="2024-10-28T06:28:00Z">
        <w:r w:rsidR="001835C0" w:rsidDel="00E928D9">
          <w:rPr>
            <w:rFonts w:ascii="Times New Roman" w:hAnsi="Times New Roman" w:cs="Times New Roman"/>
          </w:rPr>
          <w:delText xml:space="preserve">health burden </w:delText>
        </w:r>
      </w:del>
      <w:ins w:id="20" w:author="Anenberg, Susan Casper" w:date="2024-10-28T06:28:00Z">
        <w:r w:rsidR="00E928D9">
          <w:rPr>
            <w:rFonts w:ascii="Times New Roman" w:hAnsi="Times New Roman" w:cs="Times New Roman"/>
          </w:rPr>
          <w:t xml:space="preserve">premature mortality impact </w:t>
        </w:r>
      </w:ins>
      <w:r w:rsidR="001835C0">
        <w:rPr>
          <w:rFonts w:ascii="Times New Roman" w:hAnsi="Times New Roman" w:cs="Times New Roman"/>
        </w:rPr>
        <w:t xml:space="preserve">from </w:t>
      </w:r>
      <w:del w:id="21" w:author="Anenberg, Susan Casper" w:date="2024-10-28T06:28:00Z">
        <w:r w:rsidR="001835C0" w:rsidDel="00E928D9">
          <w:rPr>
            <w:rFonts w:ascii="Times New Roman" w:hAnsi="Times New Roman" w:cs="Times New Roman"/>
          </w:rPr>
          <w:delText xml:space="preserve">changes in </w:delText>
        </w:r>
      </w:del>
      <w:r w:rsidR="001835C0">
        <w:rPr>
          <w:rFonts w:ascii="Times New Roman" w:hAnsi="Times New Roman" w:cs="Times New Roman"/>
        </w:rPr>
        <w:t xml:space="preserve">urban greenspace </w:t>
      </w:r>
      <w:ins w:id="22" w:author="Anenberg, Susan Casper" w:date="2024-10-28T06:28:00Z">
        <w:r w:rsidR="00E928D9">
          <w:rPr>
            <w:rFonts w:ascii="Times New Roman" w:hAnsi="Times New Roman" w:cs="Times New Roman"/>
          </w:rPr>
          <w:t xml:space="preserve">changes </w:t>
        </w:r>
      </w:ins>
      <w:proofErr w:type="gramStart"/>
      <w:r w:rsidR="001835C0">
        <w:rPr>
          <w:rFonts w:ascii="Times New Roman" w:hAnsi="Times New Roman" w:cs="Times New Roman"/>
        </w:rPr>
        <w:t>was</w:t>
      </w:r>
      <w:proofErr w:type="gramEnd"/>
      <w:r w:rsidR="001835C0">
        <w:rPr>
          <w:rFonts w:ascii="Times New Roman" w:hAnsi="Times New Roman" w:cs="Times New Roman"/>
        </w:rPr>
        <w:t xml:space="preserve"> not even</w:t>
      </w:r>
      <w:r w:rsidR="00532E20">
        <w:rPr>
          <w:rFonts w:ascii="Times New Roman" w:hAnsi="Times New Roman" w:cs="Times New Roman"/>
        </w:rPr>
        <w:t>ly</w:t>
      </w:r>
      <w:r w:rsidR="001835C0">
        <w:rPr>
          <w:rFonts w:ascii="Times New Roman" w:hAnsi="Times New Roman" w:cs="Times New Roman"/>
        </w:rPr>
        <w:t xml:space="preserve"> distributed</w:t>
      </w:r>
      <w:ins w:id="23" w:author="Anenberg, Susan Casper" w:date="2024-10-28T06:28:00Z">
        <w:r w:rsidR="00E928D9">
          <w:rPr>
            <w:rFonts w:ascii="Times New Roman" w:hAnsi="Times New Roman" w:cs="Times New Roman"/>
          </w:rPr>
          <w:t xml:space="preserve"> around the world</w:t>
        </w:r>
      </w:ins>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ins w:id="24" w:author="Anenberg, Susan Casper" w:date="2024-10-28T06:29:00Z">
        <w:r w:rsidR="00E928D9">
          <w:rPr>
            <w:rFonts w:ascii="Times New Roman" w:hAnsi="Times New Roman" w:cs="Times New Roman"/>
          </w:rPr>
          <w:t xml:space="preserve">reduction </w:t>
        </w:r>
      </w:ins>
      <w:r w:rsidR="009D59E2">
        <w:rPr>
          <w:rFonts w:ascii="Times New Roman" w:hAnsi="Times New Roman" w:cs="Times New Roman"/>
        </w:rPr>
        <w:t xml:space="preserve">of 107 </w:t>
      </w:r>
      <w:del w:id="25" w:author="Anenberg, Susan Casper" w:date="2024-10-28T06:29:00Z">
        <w:r w:rsidR="009D59E2" w:rsidDel="00E928D9">
          <w:rPr>
            <w:rFonts w:ascii="Times New Roman" w:hAnsi="Times New Roman" w:cs="Times New Roman"/>
          </w:rPr>
          <w:delText xml:space="preserve">averted </w:delText>
        </w:r>
      </w:del>
      <w:ins w:id="26" w:author="Anenberg, Susan Casper" w:date="2024-10-28T06:29:00Z">
        <w:r w:rsidR="00E928D9">
          <w:rPr>
            <w:rFonts w:ascii="Times New Roman" w:hAnsi="Times New Roman" w:cs="Times New Roman"/>
          </w:rPr>
          <w:t xml:space="preserve">annual premature </w:t>
        </w:r>
      </w:ins>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ins w:id="27" w:author="Anenberg, Susan Casper" w:date="2024-10-28T06:29:00Z">
        <w:r w:rsidR="00E928D9">
          <w:rPr>
            <w:rFonts w:ascii="Times New Roman" w:hAnsi="Times New Roman" w:cs="Times New Roman"/>
          </w:rPr>
          <w:t>,</w:t>
        </w:r>
      </w:ins>
      <w:r w:rsidR="00477C3C">
        <w:rPr>
          <w:rFonts w:ascii="Times New Roman" w:hAnsi="Times New Roman" w:cs="Times New Roman"/>
        </w:rPr>
        <w:t xml:space="preserve"> </w:t>
      </w:r>
      <w:r w:rsidR="004234E5">
        <w:rPr>
          <w:rFonts w:ascii="Times New Roman" w:hAnsi="Times New Roman" w:cs="Times New Roman"/>
        </w:rPr>
        <w:t xml:space="preserve">ranging from </w:t>
      </w:r>
      <w:commentRangeStart w:id="28"/>
      <w:r w:rsidR="004234E5">
        <w:rPr>
          <w:rFonts w:ascii="Times New Roman" w:hAnsi="Times New Roman" w:cs="Times New Roman"/>
        </w:rPr>
        <w:t xml:space="preserve">324 </w:t>
      </w:r>
      <w:del w:id="29" w:author="Martin, Greta Katherine" w:date="2024-10-28T09:08:00Z" w16du:dateUtc="2024-10-28T13:08:00Z">
        <w:r w:rsidR="004234E5" w:rsidDel="00373D6B">
          <w:rPr>
            <w:rFonts w:ascii="Times New Roman" w:hAnsi="Times New Roman" w:cs="Times New Roman"/>
          </w:rPr>
          <w:delText xml:space="preserve">excess </w:delText>
        </w:r>
      </w:del>
      <w:ins w:id="30"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ins w:id="31" w:author="Anenberg, Susan Casper" w:date="2024-10-28T06:30:00Z">
        <w:r w:rsidR="00E928D9">
          <w:rPr>
            <w:rFonts w:ascii="Times New Roman" w:hAnsi="Times New Roman" w:cs="Times New Roman"/>
          </w:rPr>
          <w:t xml:space="preserve">premature </w:t>
        </w:r>
      </w:ins>
      <w:r w:rsidR="004234E5">
        <w:rPr>
          <w:rFonts w:ascii="Times New Roman" w:hAnsi="Times New Roman" w:cs="Times New Roman"/>
        </w:rPr>
        <w:t>deaths</w:t>
      </w:r>
      <w:ins w:id="32" w:author="Anenberg, Susan Casper" w:date="2024-10-28T06:30:00Z">
        <w:r w:rsidR="00E928D9">
          <w:rPr>
            <w:rFonts w:ascii="Times New Roman" w:hAnsi="Times New Roman" w:cs="Times New Roman"/>
          </w:rPr>
          <w:t xml:space="preserve"> per 100,000</w:t>
        </w:r>
      </w:ins>
      <w:r w:rsidR="00E30742">
        <w:rPr>
          <w:rFonts w:ascii="Times New Roman" w:hAnsi="Times New Roman" w:cs="Times New Roman"/>
        </w:rPr>
        <w:t xml:space="preserve"> in Hiroshima, Japan</w:t>
      </w:r>
      <w:r w:rsidR="004234E5">
        <w:rPr>
          <w:rFonts w:ascii="Times New Roman" w:hAnsi="Times New Roman" w:cs="Times New Roman"/>
        </w:rPr>
        <w:t xml:space="preserve"> to 490 </w:t>
      </w:r>
      <w:del w:id="33" w:author="Martin, Greta Katherine" w:date="2024-10-28T09:08:00Z" w16du:dateUtc="2024-10-28T13:08:00Z">
        <w:r w:rsidR="004234E5" w:rsidDel="00373D6B">
          <w:rPr>
            <w:rFonts w:ascii="Times New Roman" w:hAnsi="Times New Roman" w:cs="Times New Roman"/>
          </w:rPr>
          <w:delText>averted</w:delText>
        </w:r>
      </w:del>
      <w:ins w:id="34" w:author="Anenberg, Susan Casper" w:date="2024-10-28T06:30:00Z">
        <w:del w:id="35" w:author="Martin, Greta Katherine" w:date="2024-10-28T09:08:00Z" w16du:dateUtc="2024-10-28T13:08:00Z">
          <w:r w:rsidR="00E928D9" w:rsidDel="00373D6B">
            <w:rPr>
              <w:rFonts w:ascii="Times New Roman" w:hAnsi="Times New Roman" w:cs="Times New Roman"/>
            </w:rPr>
            <w:delText xml:space="preserve"> </w:delText>
          </w:r>
        </w:del>
      </w:ins>
      <w:ins w:id="36"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ins w:id="37" w:author="Anenberg, Susan Casper" w:date="2024-10-28T06:30:00Z">
        <w:r w:rsidR="00E928D9">
          <w:rPr>
            <w:rFonts w:ascii="Times New Roman" w:hAnsi="Times New Roman" w:cs="Times New Roman"/>
          </w:rPr>
          <w:t>premature</w:t>
        </w:r>
      </w:ins>
      <w:r w:rsidR="004234E5">
        <w:rPr>
          <w:rFonts w:ascii="Times New Roman" w:hAnsi="Times New Roman" w:cs="Times New Roman"/>
        </w:rPr>
        <w:t xml:space="preserve"> deaths</w:t>
      </w:r>
      <w:r w:rsidR="008D30B4">
        <w:rPr>
          <w:rFonts w:ascii="Times New Roman" w:hAnsi="Times New Roman" w:cs="Times New Roman"/>
        </w:rPr>
        <w:t xml:space="preserve"> </w:t>
      </w:r>
      <w:ins w:id="38" w:author="Anenberg, Susan Casper" w:date="2024-10-28T06:30:00Z">
        <w:r w:rsidR="00E928D9">
          <w:rPr>
            <w:rFonts w:ascii="Times New Roman" w:hAnsi="Times New Roman" w:cs="Times New Roman"/>
          </w:rPr>
          <w:t xml:space="preserve">per 100,000 </w:t>
        </w:r>
      </w:ins>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del w:id="39" w:author="Anenberg, Susan Casper" w:date="2024-10-28T06:30:00Z">
        <w:r w:rsidR="004234E5" w:rsidDel="00E928D9">
          <w:rPr>
            <w:rFonts w:ascii="Times New Roman" w:hAnsi="Times New Roman" w:cs="Times New Roman"/>
          </w:rPr>
          <w:delText xml:space="preserve"> per 100,000</w:delText>
        </w:r>
      </w:del>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w:t>
      </w:r>
      <w:commentRangeStart w:id="40"/>
      <w:r w:rsidR="00841C08">
        <w:rPr>
          <w:rFonts w:ascii="Times New Roman" w:hAnsi="Times New Roman" w:cs="Times New Roman"/>
        </w:rPr>
        <w:t xml:space="preserve">highest </w:t>
      </w:r>
      <w:ins w:id="41" w:author="Martin, Greta Katherine" w:date="2024-10-28T09:09:00Z" w16du:dateUtc="2024-10-28T13:09:00Z">
        <w:r w:rsidR="00373D6B">
          <w:rPr>
            <w:rFonts w:ascii="Times New Roman" w:hAnsi="Times New Roman" w:cs="Times New Roman"/>
          </w:rPr>
          <w:t xml:space="preserve">increase in </w:t>
        </w:r>
      </w:ins>
      <w:r w:rsidR="00841C08">
        <w:rPr>
          <w:rFonts w:ascii="Times New Roman" w:hAnsi="Times New Roman" w:cs="Times New Roman"/>
        </w:rPr>
        <w:t xml:space="preserve">health </w:t>
      </w:r>
      <w:commentRangeEnd w:id="40"/>
      <w:r w:rsidR="00EF26BC">
        <w:rPr>
          <w:rStyle w:val="CommentReference"/>
        </w:rPr>
        <w:commentReference w:id="40"/>
      </w:r>
      <w:r w:rsidR="00841C08">
        <w:rPr>
          <w:rFonts w:ascii="Times New Roman" w:hAnsi="Times New Roman" w:cs="Times New Roman"/>
        </w:rPr>
        <w:t xml:space="preserve">burdens, with an average of 141 and 91 </w:t>
      </w:r>
      <w:del w:id="42" w:author="Martin, Greta Katherine" w:date="2024-10-28T09:08:00Z" w16du:dateUtc="2024-10-28T13:08:00Z">
        <w:r w:rsidR="00841C08" w:rsidDel="00373D6B">
          <w:rPr>
            <w:rFonts w:ascii="Times New Roman" w:hAnsi="Times New Roman" w:cs="Times New Roman"/>
          </w:rPr>
          <w:delText xml:space="preserve">excess </w:delText>
        </w:r>
      </w:del>
      <w:ins w:id="43"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841C08">
        <w:rPr>
          <w:rFonts w:ascii="Times New Roman" w:hAnsi="Times New Roman" w:cs="Times New Roman"/>
        </w:rPr>
        <w:t xml:space="preserve">deaths per 100,000 respectively. </w:t>
      </w:r>
      <w:r w:rsidR="00C06B07">
        <w:rPr>
          <w:rFonts w:ascii="Times New Roman" w:hAnsi="Times New Roman" w:cs="Times New Roman"/>
        </w:rPr>
        <w:t>Substantial int</w:t>
      </w:r>
      <w:ins w:id="44" w:author="Martin, Greta Katherine" w:date="2024-10-28T09:09:00Z" w16du:dateUtc="2024-10-28T13:09:00Z">
        <w:r w:rsidR="00373D6B">
          <w:rPr>
            <w:rFonts w:ascii="Times New Roman" w:hAnsi="Times New Roman" w:cs="Times New Roman"/>
          </w:rPr>
          <w:t>ra</w:t>
        </w:r>
      </w:ins>
      <w:del w:id="45" w:author="Martin, Greta Katherine" w:date="2024-10-28T09:09:00Z" w16du:dateUtc="2024-10-28T13:09:00Z">
        <w:r w:rsidR="00C06B07" w:rsidDel="00373D6B">
          <w:rPr>
            <w:rFonts w:ascii="Times New Roman" w:hAnsi="Times New Roman" w:cs="Times New Roman"/>
          </w:rPr>
          <w:delText>er</w:delText>
        </w:r>
      </w:del>
      <w:r w:rsidR="00C06B07">
        <w:rPr>
          <w:rFonts w:ascii="Times New Roman" w:hAnsi="Times New Roman" w:cs="Times New Roman"/>
        </w:rPr>
        <w:t xml:space="preserve">-regional variation existed for these regions as well- ranging from 521 </w:t>
      </w:r>
      <w:del w:id="46" w:author="Martin, Greta Katherine" w:date="2024-10-28T09:08:00Z" w16du:dateUtc="2024-10-28T13:08:00Z">
        <w:r w:rsidR="00C06B07" w:rsidDel="00373D6B">
          <w:rPr>
            <w:rFonts w:ascii="Times New Roman" w:hAnsi="Times New Roman" w:cs="Times New Roman"/>
          </w:rPr>
          <w:delText xml:space="preserve">excess </w:delText>
        </w:r>
      </w:del>
      <w:ins w:id="47"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C06B07">
        <w:rPr>
          <w:rFonts w:ascii="Times New Roman" w:hAnsi="Times New Roman" w:cs="Times New Roman"/>
        </w:rPr>
        <w:t xml:space="preserve">deaths to 87 </w:t>
      </w:r>
      <w:del w:id="48" w:author="Martin, Greta Katherine" w:date="2024-10-28T09:08:00Z" w16du:dateUtc="2024-10-28T13:08:00Z">
        <w:r w:rsidR="00C06B07" w:rsidDel="00373D6B">
          <w:rPr>
            <w:rFonts w:ascii="Times New Roman" w:hAnsi="Times New Roman" w:cs="Times New Roman"/>
          </w:rPr>
          <w:delText xml:space="preserve">averted </w:delText>
        </w:r>
      </w:del>
      <w:ins w:id="49"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r w:rsidR="00C06B07">
        <w:rPr>
          <w:rFonts w:ascii="Times New Roman" w:hAnsi="Times New Roman" w:cs="Times New Roman"/>
        </w:rPr>
        <w:t xml:space="preserve">deaths per 100,000 in South-eastern Asia and from 511 </w:t>
      </w:r>
      <w:del w:id="50" w:author="Martin, Greta Katherine" w:date="2024-10-28T09:08:00Z" w16du:dateUtc="2024-10-28T13:08:00Z">
        <w:r w:rsidR="00C06B07" w:rsidDel="00373D6B">
          <w:rPr>
            <w:rFonts w:ascii="Times New Roman" w:hAnsi="Times New Roman" w:cs="Times New Roman"/>
          </w:rPr>
          <w:delText xml:space="preserve">excess </w:delText>
        </w:r>
      </w:del>
      <w:ins w:id="51" w:author="Martin, Greta Katherine" w:date="2024-10-28T09:08:00Z" w16du:dateUtc="2024-10-28T13:08:00Z">
        <w:r w:rsidR="00373D6B">
          <w:rPr>
            <w:rFonts w:ascii="Times New Roman" w:hAnsi="Times New Roman" w:cs="Times New Roman"/>
          </w:rPr>
          <w:t>more</w:t>
        </w:r>
        <w:r w:rsidR="00373D6B">
          <w:rPr>
            <w:rFonts w:ascii="Times New Roman" w:hAnsi="Times New Roman" w:cs="Times New Roman"/>
          </w:rPr>
          <w:t xml:space="preserve"> </w:t>
        </w:r>
      </w:ins>
      <w:r w:rsidR="00C06B07">
        <w:rPr>
          <w:rFonts w:ascii="Times New Roman" w:hAnsi="Times New Roman" w:cs="Times New Roman"/>
        </w:rPr>
        <w:t xml:space="preserve">deaths to 212 </w:t>
      </w:r>
      <w:del w:id="52" w:author="Martin, Greta Katherine" w:date="2024-10-28T09:08:00Z" w16du:dateUtc="2024-10-28T13:08:00Z">
        <w:r w:rsidR="00C06B07" w:rsidDel="00373D6B">
          <w:rPr>
            <w:rFonts w:ascii="Times New Roman" w:hAnsi="Times New Roman" w:cs="Times New Roman"/>
          </w:rPr>
          <w:delText xml:space="preserve">averted </w:delText>
        </w:r>
      </w:del>
      <w:ins w:id="53" w:author="Martin, Greta Katherine" w:date="2024-10-28T09:08:00Z" w16du:dateUtc="2024-10-28T13:08:00Z">
        <w:r w:rsidR="00373D6B">
          <w:rPr>
            <w:rFonts w:ascii="Times New Roman" w:hAnsi="Times New Roman" w:cs="Times New Roman"/>
          </w:rPr>
          <w:t>fewer</w:t>
        </w:r>
        <w:r w:rsidR="00373D6B">
          <w:rPr>
            <w:rFonts w:ascii="Times New Roman" w:hAnsi="Times New Roman" w:cs="Times New Roman"/>
          </w:rPr>
          <w:t xml:space="preserve"> </w:t>
        </w:r>
      </w:ins>
      <w:r w:rsidR="00C06B07">
        <w:rPr>
          <w:rFonts w:ascii="Times New Roman" w:hAnsi="Times New Roman" w:cs="Times New Roman"/>
        </w:rPr>
        <w:t>deaths per 100,000 in Sub-Saharan Africa.</w:t>
      </w:r>
      <w:commentRangeEnd w:id="28"/>
      <w:r w:rsidR="00EF26BC">
        <w:rPr>
          <w:rStyle w:val="CommentReference"/>
        </w:rPr>
        <w:commentReference w:id="28"/>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003A2121"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r w:rsidR="001A3B3D">
        <w:rPr>
          <w:rFonts w:ascii="Times New Roman" w:hAnsi="Times New Roman" w:cs="Times New Roman"/>
          <w:i/>
          <w:iCs/>
        </w:rPr>
        <w:t xml:space="preserve">annual all-cause </w:t>
      </w:r>
      <w:r w:rsidR="003A6EB2">
        <w:rPr>
          <w:rFonts w:ascii="Times New Roman" w:hAnsi="Times New Roman" w:cs="Times New Roman"/>
          <w:i/>
          <w:iCs/>
        </w:rPr>
        <w:t xml:space="preserve">mortality </w:t>
      </w:r>
      <w:r w:rsidR="001A3B3D">
        <w:rPr>
          <w:rFonts w:ascii="Times New Roman" w:hAnsi="Times New Roman" w:cs="Times New Roman"/>
          <w:i/>
          <w:iCs/>
        </w:rPr>
        <w:t xml:space="preserve">per 100,000 population </w:t>
      </w:r>
      <w:r w:rsidR="003A6EB2">
        <w:rPr>
          <w:rFonts w:ascii="Times New Roman" w:hAnsi="Times New Roman" w:cs="Times New Roman"/>
          <w:i/>
          <w:iCs/>
        </w:rPr>
        <w:t xml:space="preserve">associated with NDVI </w:t>
      </w:r>
      <w:r w:rsidR="001A3B3D">
        <w:rPr>
          <w:rFonts w:ascii="Times New Roman" w:hAnsi="Times New Roman" w:cs="Times New Roman"/>
          <w:i/>
          <w:iCs/>
        </w:rPr>
        <w:t xml:space="preserve">changes </w:t>
      </w:r>
      <w:r w:rsidR="003A6EB2">
        <w:rPr>
          <w:rFonts w:ascii="Times New Roman" w:hAnsi="Times New Roman" w:cs="Times New Roman"/>
          <w:i/>
          <w:iCs/>
        </w:rPr>
        <w:t>from 2014-2018 to 2019-2023</w:t>
      </w:r>
      <w:r w:rsidR="00575730">
        <w:rPr>
          <w:rFonts w:ascii="Times New Roman" w:hAnsi="Times New Roman" w:cs="Times New Roman"/>
          <w:i/>
          <w:iCs/>
        </w:rPr>
        <w:t xml:space="preserve"> for 1,041 cities globally</w:t>
      </w:r>
      <w:r w:rsidR="003A6EB2">
        <w:rPr>
          <w:rFonts w:ascii="Times New Roman" w:hAnsi="Times New Roman" w:cs="Times New Roman"/>
          <w:i/>
          <w:iCs/>
        </w:rPr>
        <w:t xml:space="preserve">. </w:t>
      </w:r>
      <w:commentRangeStart w:id="54"/>
      <w:commentRangeEnd w:id="54"/>
      <w:r w:rsidR="00575730">
        <w:rPr>
          <w:rStyle w:val="CommentReference"/>
        </w:rPr>
        <w:commentReference w:id="54"/>
      </w:r>
    </w:p>
    <w:p w14:paraId="34534C29" w14:textId="68A9E6E2" w:rsidR="00EB77D4" w:rsidRDefault="00EB77D4" w:rsidP="00551D54">
      <w:pPr>
        <w:rPr>
          <w:rFonts w:ascii="Times New Roman" w:hAnsi="Times New Roman" w:cs="Times New Roman"/>
          <w:i/>
          <w:iCs/>
        </w:rPr>
      </w:pPr>
    </w:p>
    <w:p w14:paraId="4343B97A" w14:textId="4DBEE4A5" w:rsidR="0049174D" w:rsidRDefault="00165BFB" w:rsidP="00551D54">
      <w:pPr>
        <w:rPr>
          <w:rFonts w:ascii="Times New Roman" w:hAnsi="Times New Roman" w:cs="Times New Roman"/>
        </w:rPr>
      </w:pPr>
      <w:commentRangeStart w:id="55"/>
      <w:r>
        <w:rPr>
          <w:rFonts w:ascii="Times New Roman" w:hAnsi="Times New Roman" w:cs="Times New Roman"/>
        </w:rPr>
        <w:t xml:space="preserve">In </w:t>
      </w:r>
      <w:commentRangeEnd w:id="55"/>
      <w:r w:rsidR="00EA6880">
        <w:rPr>
          <w:rStyle w:val="CommentReference"/>
        </w:rPr>
        <w:commentReference w:id="55"/>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avoided and additional deaths associated with changes in NDVI between the two time periods, but 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0D2BA9D6" w:rsidR="00936E04" w:rsidRPr="00D57F4C" w:rsidRDefault="00D50D3C" w:rsidP="00936E04">
      <w:pPr>
        <w:rPr>
          <w:rFonts w:ascii="Times New Roman" w:hAnsi="Times New Roman" w:cs="Times New Roman"/>
          <w:i/>
          <w:iCs/>
        </w:rPr>
      </w:pPr>
      <w:commentRangeStart w:id="56"/>
      <w:r>
        <w:rPr>
          <w:rFonts w:ascii="Times New Roman" w:hAnsi="Times New Roman" w:cs="Times New Roman"/>
          <w:b/>
          <w:bCs/>
          <w:i/>
          <w:iCs/>
          <w:noProof/>
        </w:rPr>
        <w:lastRenderedPageBreak/>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56"/>
      <w:r w:rsidR="00A01D20">
        <w:rPr>
          <w:rStyle w:val="CommentReference"/>
        </w:rPr>
        <w:commentReference w:id="56"/>
      </w:r>
      <w:r w:rsidR="00936E04" w:rsidRPr="00D57F4C">
        <w:rPr>
          <w:rFonts w:ascii="Times New Roman" w:hAnsi="Times New Roman" w:cs="Times New Roman"/>
          <w:b/>
          <w:bCs/>
          <w:i/>
          <w:iCs/>
        </w:rPr>
        <w:t xml:space="preserve">4. </w:t>
      </w:r>
      <w:commentRangeStart w:id="57"/>
      <w:r w:rsidR="00AF3FCC" w:rsidRPr="00D57F4C">
        <w:rPr>
          <w:rFonts w:ascii="Times New Roman" w:hAnsi="Times New Roman" w:cs="Times New Roman"/>
          <w:i/>
          <w:iCs/>
        </w:rPr>
        <w:t xml:space="preserve">Change </w:t>
      </w:r>
      <w:commentRangeEnd w:id="57"/>
      <w:r w:rsidR="005246F9">
        <w:rPr>
          <w:rStyle w:val="CommentReference"/>
        </w:rPr>
        <w:commentReference w:id="57"/>
      </w:r>
      <w:r w:rsidR="00AF3FCC" w:rsidRPr="00D57F4C">
        <w:rPr>
          <w:rFonts w:ascii="Times New Roman" w:hAnsi="Times New Roman" w:cs="Times New Roman"/>
          <w:i/>
          <w:iCs/>
        </w:rPr>
        <w:t xml:space="preserve">in </w:t>
      </w:r>
      <w:ins w:id="58" w:author="Anenberg, Susan Casper" w:date="2024-10-28T06:36:00Z">
        <w:r w:rsidR="00567C37">
          <w:rPr>
            <w:rFonts w:ascii="Times New Roman" w:hAnsi="Times New Roman" w:cs="Times New Roman"/>
            <w:i/>
            <w:iCs/>
          </w:rPr>
          <w:t xml:space="preserve">annual all-cause </w:t>
        </w:r>
      </w:ins>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ins w:id="59" w:author="Anenberg, Susan Casper" w:date="2024-10-28T06:36:00Z">
        <w:r w:rsidR="00567C37">
          <w:rPr>
            <w:rFonts w:ascii="Times New Roman" w:hAnsi="Times New Roman" w:cs="Times New Roman"/>
            <w:i/>
            <w:iCs/>
          </w:rPr>
          <w:t xml:space="preserve">associated with NDVI changes from 2014-2018 to 2019-2023, </w:t>
        </w:r>
      </w:ins>
      <w:ins w:id="60" w:author="Anenberg, Susan Casper" w:date="2024-10-28T06:42:00Z">
        <w:r w:rsidR="00FF7F01">
          <w:rPr>
            <w:rFonts w:ascii="Times New Roman" w:hAnsi="Times New Roman" w:cs="Times New Roman"/>
            <w:i/>
            <w:iCs/>
          </w:rPr>
          <w:t xml:space="preserve">for 1,041 cities globally </w:t>
        </w:r>
      </w:ins>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61"/>
      <w:r w:rsidR="00CF4379" w:rsidRPr="00D57F4C">
        <w:rPr>
          <w:rFonts w:ascii="Times New Roman" w:hAnsi="Times New Roman" w:cs="Times New Roman"/>
          <w:i/>
          <w:iCs/>
        </w:rPr>
        <w:t>classification</w:t>
      </w:r>
      <w:commentRangeEnd w:id="61"/>
      <w:r w:rsidR="00FF7F01">
        <w:rPr>
          <w:rStyle w:val="CommentReference"/>
        </w:rPr>
        <w:commentReference w:id="61"/>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ins w:id="62" w:author="Anenberg, Susan Casper" w:date="2024-10-28T06:42:00Z">
        <w:r w:rsidR="00FF7F01">
          <w:rPr>
            <w:rFonts w:ascii="Times New Roman" w:hAnsi="Times New Roman" w:cs="Times New Roman"/>
            <w:i/>
            <w:iCs/>
          </w:rPr>
          <w:t xml:space="preserve">city-level </w:t>
        </w:r>
      </w:ins>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O</w:t>
      </w:r>
      <w:del w:id="63" w:author="Anenberg, Susan Casper" w:date="2024-10-28T06:43:00Z">
        <w:r w:rsidR="003D44E1" w:rsidDel="001E50F9">
          <w:rPr>
            <w:rFonts w:ascii="Times New Roman" w:hAnsi="Times New Roman" w:cs="Times New Roman"/>
            <w:i/>
            <w:iCs/>
          </w:rPr>
          <w:delText>nly o</w:delText>
        </w:r>
      </w:del>
      <w:r w:rsidR="003D44E1">
        <w:rPr>
          <w:rFonts w:ascii="Times New Roman" w:hAnsi="Times New Roman" w:cs="Times New Roman"/>
          <w:i/>
          <w:iCs/>
        </w:rPr>
        <w:t xml:space="preserve">ne </w:t>
      </w:r>
      <w:commentRangeStart w:id="64"/>
      <w:r w:rsidR="003D44E1">
        <w:rPr>
          <w:rFonts w:ascii="Times New Roman" w:hAnsi="Times New Roman" w:cs="Times New Roman"/>
          <w:i/>
          <w:iCs/>
        </w:rPr>
        <w:t xml:space="preserve">city </w:t>
      </w:r>
      <w:commentRangeEnd w:id="64"/>
      <w:r w:rsidR="00567C37">
        <w:rPr>
          <w:rStyle w:val="CommentReference"/>
        </w:rPr>
        <w:commentReference w:id="64"/>
      </w:r>
      <w:del w:id="65"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66"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3D192FDA" w:rsidR="00613582" w:rsidRDefault="00613582" w:rsidP="00551D54">
      <w:pPr>
        <w:rPr>
          <w:ins w:id="67" w:author="Anenberg, Susan Casper" w:date="2024-10-28T06:48:00Z"/>
          <w:rFonts w:ascii="Times New Roman" w:hAnsi="Times New Roman" w:cs="Times New Roman"/>
        </w:rPr>
      </w:pPr>
      <w:commentRangeStart w:id="68"/>
      <w:r>
        <w:rPr>
          <w:rFonts w:ascii="Times New Roman" w:hAnsi="Times New Roman" w:cs="Times New Roman"/>
        </w:rPr>
        <w:t xml:space="preserve">We found that urban greenspace varies greatly across global cities and </w:t>
      </w:r>
      <w:commentRangeStart w:id="69"/>
      <w:r>
        <w:rPr>
          <w:rFonts w:ascii="Times New Roman" w:hAnsi="Times New Roman" w:cs="Times New Roman"/>
        </w:rPr>
        <w:t xml:space="preserve">is related to region </w:t>
      </w:r>
      <w:commentRangeEnd w:id="69"/>
      <w:r w:rsidR="00085BF5">
        <w:rPr>
          <w:rStyle w:val="CommentReference"/>
        </w:rPr>
        <w:commentReference w:id="69"/>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season NDVI from year to year, resulting in narrower estimates of the associated health impact. We estimate that changes in NDVI from 2014-2018 to 2019-2023 were associated with 5 additional deaths per 100,000 across the 1,041 cities.</w:t>
      </w:r>
      <w:commentRangeEnd w:id="68"/>
      <w:r w:rsidR="005B31D0">
        <w:rPr>
          <w:rStyle w:val="CommentReference"/>
        </w:rPr>
        <w:commentReference w:id="68"/>
      </w:r>
    </w:p>
    <w:p w14:paraId="0A4D8CE0" w14:textId="5C221636" w:rsidR="003774C2" w:rsidRDefault="003774C2" w:rsidP="00551D54">
      <w:pPr>
        <w:rPr>
          <w:ins w:id="70"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71"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w:t>
      </w:r>
      <w:r>
        <w:rPr>
          <w:rFonts w:ascii="Times New Roman" w:hAnsi="Times New Roman" w:cs="Times New Roman"/>
        </w:rPr>
        <w:lastRenderedPageBreak/>
        <w:t xml:space="preserve">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72"/>
      <w:r w:rsidR="00933057">
        <w:rPr>
          <w:rFonts w:ascii="Times New Roman" w:hAnsi="Times New Roman" w:cs="Times New Roman"/>
        </w:rPr>
        <w:t xml:space="preserve"> does not affect our health impact assessment, which uses similar exposure definitions,</w:t>
      </w:r>
      <w:commentRangeEnd w:id="72"/>
      <w:r w:rsidR="00286C54">
        <w:rPr>
          <w:rStyle w:val="CommentReference"/>
        </w:rPr>
        <w:commentReference w:id="72"/>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73"/>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73"/>
      <w:r w:rsidR="00286C54">
        <w:rPr>
          <w:rStyle w:val="CommentReference"/>
        </w:rPr>
        <w:commentReference w:id="73"/>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0FAD1EA2" w:rsidR="007354C6" w:rsidRDefault="007354C6" w:rsidP="00551D54">
      <w:pPr>
        <w:rPr>
          <w:rFonts w:ascii="Times New Roman" w:hAnsi="Times New Roman" w:cs="Times New Roman"/>
        </w:rPr>
      </w:pPr>
      <w:r>
        <w:rPr>
          <w:rFonts w:ascii="Times New Roman" w:hAnsi="Times New Roman" w:cs="Times New Roman"/>
        </w:rPr>
        <w:t>We explored trends in peak-season population-weighted NDVI from 2014-2023 and</w:t>
      </w:r>
      <w:commentRangeStart w:id="74"/>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74"/>
      <w:r w:rsidR="003774C2">
        <w:rPr>
          <w:rStyle w:val="CommentReference"/>
        </w:rPr>
        <w:commentReference w:id="74"/>
      </w:r>
      <w:r w:rsidR="00E401D7">
        <w:rPr>
          <w:rFonts w:ascii="Times New Roman" w:hAnsi="Times New Roman" w:cs="Times New Roman"/>
        </w:rPr>
        <w:t xml:space="preserve"> Globally, NDVI has decreased from 2014-2018 to 2019-2023, though this trend is v</w:t>
      </w:r>
      <w:commentRangeStart w:id="75"/>
      <w:r w:rsidR="00E401D7">
        <w:rPr>
          <w:rFonts w:ascii="Times New Roman" w:hAnsi="Times New Roman" w:cs="Times New Roman"/>
        </w:rPr>
        <w:t>ery different, and even reversed, depending on the individual city, world region, and climate classification.</w:t>
      </w:r>
      <w:commentRangeEnd w:id="75"/>
      <w:r w:rsidR="00F50FD4">
        <w:rPr>
          <w:rStyle w:val="CommentReference"/>
        </w:rPr>
        <w:commentReference w:id="75"/>
      </w:r>
      <w:r w:rsidR="00E401D7">
        <w:rPr>
          <w:rFonts w:ascii="Times New Roman" w:hAnsi="Times New Roman" w:cs="Times New Roman"/>
        </w:rPr>
        <w:t xml:space="preserve"> Trends in NDVI likely reflect a mix of efforts to increase urban greenspace, weather, and climate change.</w:t>
      </w:r>
    </w:p>
    <w:p w14:paraId="13C437E5" w14:textId="77777777" w:rsidR="006E388F" w:rsidRDefault="006E388F" w:rsidP="00551D54">
      <w:pPr>
        <w:rPr>
          <w:ins w:id="76" w:author="Martin, Greta Katherine" w:date="2024-10-28T09:01:00Z" w16du:dateUtc="2024-10-28T13:01:00Z"/>
          <w:rFonts w:ascii="Times New Roman" w:hAnsi="Times New Roman" w:cs="Times New Roman"/>
        </w:rPr>
      </w:pPr>
    </w:p>
    <w:p w14:paraId="7522A270" w14:textId="77777777" w:rsidR="002B6F7A" w:rsidRDefault="002B6F7A" w:rsidP="00551D54">
      <w:pPr>
        <w:rPr>
          <w:ins w:id="77" w:author="Martin, Greta Katherine" w:date="2024-10-28T09:01:00Z" w16du:dateUtc="2024-10-28T13:01:00Z"/>
          <w:rFonts w:ascii="Times New Roman" w:hAnsi="Times New Roman" w:cs="Times New Roman"/>
        </w:rPr>
      </w:pPr>
    </w:p>
    <w:p w14:paraId="0B5F25F8" w14:textId="77777777" w:rsidR="002B6F7A" w:rsidRPr="00E150CA" w:rsidRDefault="002B6F7A" w:rsidP="002B6F7A">
      <w:pPr>
        <w:rPr>
          <w:rFonts w:ascii="Times New Roman" w:hAnsi="Times New Roman" w:cs="Times New Roman"/>
          <w:color w:val="000000"/>
          <w:shd w:val="clear" w:color="auto" w:fill="FFFFFF"/>
        </w:rPr>
      </w:pPr>
      <w:commentRangeStart w:id="78"/>
      <w:r w:rsidRPr="00E150CA">
        <w:rPr>
          <w:rFonts w:ascii="Times New Roman" w:hAnsi="Times New Roman" w:cs="Times New Roman"/>
          <w:color w:val="000000"/>
          <w:shd w:val="clear" w:color="auto" w:fill="FFFFFF"/>
        </w:rPr>
        <w:lastRenderedPageBreak/>
        <w:t xml:space="preserve">The </w:t>
      </w:r>
      <w:commentRangeEnd w:id="78"/>
      <w:r>
        <w:rPr>
          <w:rStyle w:val="CommentReference"/>
        </w:rPr>
        <w:commentReference w:id="78"/>
      </w:r>
      <w:r w:rsidRPr="00E150CA">
        <w:rPr>
          <w:rFonts w:ascii="Times New Roman" w:hAnsi="Times New Roman" w:cs="Times New Roman"/>
          <w:color w:val="000000"/>
          <w:shd w:val="clear" w:color="auto" w:fill="FFFFFF"/>
        </w:rPr>
        <w:t>most common metric used to quantify greenspace in the health literature is the normalized difference vegetation index (NDVI)</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Landcover maps classify each unit of land into discrete categories such as forests or shrublands. Because NDVI is not a commonly known metric outside of the scientific literature, these broad classifications can provide a more intuitive understanding of nature and align more closely with many urban nature policies focusing on expanding the amount or accessibility of greenspaces. However, NDVI can capture small scale urban greenspaces such as tree-lined streets or small parks, which can be missed by landcover maps. </w:t>
      </w:r>
      <w:r w:rsidRPr="00AE765C">
        <w:rPr>
          <w:rFonts w:ascii="Times New Roman" w:hAnsi="Times New Roman" w:cs="Times New Roman"/>
          <w:color w:val="000000"/>
          <w:shd w:val="clear" w:color="auto" w:fill="FFFFFF"/>
        </w:rPr>
        <w:t xml:space="preserve">Additionally, </w:t>
      </w:r>
      <w:r>
        <w:rPr>
          <w:rFonts w:ascii="Times New Roman" w:hAnsi="Times New Roman" w:cs="Times New Roman"/>
          <w:color w:val="000000"/>
          <w:shd w:val="clear" w:color="auto" w:fill="FFFFFF"/>
        </w:rPr>
        <w:t xml:space="preserve">NDVI is derived from satellite imagery, which is updated as frequently as every 8 days, allowing for better characterization of longitudinal exposures. We provide estimates of greenspace in terms of both NDVI and the proportion of green and green and blue area. </w:t>
      </w:r>
    </w:p>
    <w:p w14:paraId="3A59CEA8" w14:textId="77777777" w:rsidR="002B6F7A" w:rsidRPr="00E150CA" w:rsidRDefault="002B6F7A"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in order to help you meet your funder requirements. We encourage authors to use the acknowledgements section of the article to make specific attributions of author contribution and responsibility, otherwise all co-authors will be taken to share full responsibility for all of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5B1429A6" w:rsidR="005D4B56" w:rsidRDefault="005D4B56" w:rsidP="00FA2EC9">
      <w:pPr>
        <w:rPr>
          <w:rFonts w:ascii="Times New Roman" w:hAnsi="Times New Roman" w:cs="Times New Roman"/>
          <w:b/>
          <w:bCs/>
        </w:rPr>
      </w:pPr>
      <w:r w:rsidRPr="005D4B56">
        <w:rPr>
          <w:rFonts w:ascii="Times New Roman" w:hAnsi="Times New Roman" w:cs="Times New Roman"/>
          <w:b/>
          <w:bCs/>
        </w:rPr>
        <w:t>Appendix A</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7"/>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5376FD3A" w14:textId="77777777" w:rsidR="00661721" w:rsidRDefault="00661721" w:rsidP="00661721">
      <w:pPr>
        <w:rPr>
          <w:rFonts w:ascii="Times New Roman" w:hAnsi="Times New Roman" w:cs="Times New Roman"/>
          <w:i/>
          <w:iCs/>
        </w:rPr>
      </w:pPr>
      <w:r>
        <w:rPr>
          <w:rFonts w:ascii="Times New Roman" w:hAnsi="Times New Roman" w:cs="Times New Roman"/>
          <w:i/>
          <w:iCs/>
        </w:rPr>
        <w:t>Green and green and blue area</w:t>
      </w:r>
    </w:p>
    <w:p w14:paraId="16DD8A64" w14:textId="77777777" w:rsidR="00661721" w:rsidRPr="004817DF" w:rsidRDefault="00661721" w:rsidP="00661721">
      <w:pPr>
        <w:rPr>
          <w:rFonts w:ascii="Times New Roman" w:hAnsi="Times New Roman" w:cs="Times New Roman"/>
          <w:i/>
          <w:iCs/>
        </w:rPr>
      </w:pPr>
    </w:p>
    <w:p w14:paraId="4C12DC85" w14:textId="7E3670AF" w:rsidR="00661721" w:rsidRDefault="00661721" w:rsidP="00661721">
      <w:pPr>
        <w:rPr>
          <w:rFonts w:ascii="Times New Roman" w:hAnsi="Times New Roman" w:cs="Times New Roman"/>
        </w:rPr>
      </w:pPr>
      <w:commentRangeStart w:id="79"/>
      <w:r>
        <w:rPr>
          <w:rFonts w:ascii="Times New Roman" w:hAnsi="Times New Roman" w:cs="Times New Roman"/>
        </w:rPr>
        <w:t xml:space="preserve">The </w:t>
      </w:r>
      <w:commentRangeEnd w:id="79"/>
      <w:r>
        <w:rPr>
          <w:rStyle w:val="CommentReference"/>
        </w:rPr>
        <w:commentReference w:id="79"/>
      </w:r>
      <w:r>
        <w:rPr>
          <w:rFonts w:ascii="Times New Roman" w:hAnsi="Times New Roman" w:cs="Times New Roman"/>
        </w:rPr>
        <w:t xml:space="preserve">percent green and green or blue space metrics were calculated from NASA’s </w:t>
      </w:r>
      <w:r>
        <w:rPr>
          <w:rFonts w:ascii="Times New Roman" w:hAnsi="Times New Roman" w:cs="Times New Roman"/>
        </w:rPr>
        <w:t>MODIS</w:t>
      </w:r>
      <w:r>
        <w:rPr>
          <w:rFonts w:ascii="Times New Roman" w:hAnsi="Times New Roman" w:cs="Times New Roman"/>
        </w:rPr>
        <w:t xml:space="preserve"> </w:t>
      </w:r>
      <w:r>
        <w:rPr>
          <w:rFonts w:ascii="Times New Roman" w:hAnsi="Times New Roman" w:cs="Times New Roman"/>
        </w:rPr>
        <w:t>Land Cover Type Yearly Global 500m dataset</w:t>
      </w:r>
      <w:r>
        <w:rPr>
          <w:rFonts w:ascii="Times New Roman" w:hAnsi="Times New Roman" w:cs="Times New Roman"/>
        </w:rPr>
        <w:t xml:space="preserve">, which we accessed through Google Earth Engine (GEE). This dataset is available yearly and provides various landcover classifications for each 500m pixel. </w:t>
      </w:r>
      <w:commentRangeStart w:id="80"/>
      <w:r>
        <w:rPr>
          <w:rFonts w:ascii="Times New Roman" w:hAnsi="Times New Roman" w:cs="Times New Roman"/>
        </w:rPr>
        <w:t xml:space="preserve">We used the 2020 </w:t>
      </w:r>
      <w:r w:rsidRPr="006E2604">
        <w:rPr>
          <w:rFonts w:ascii="Times New Roman" w:hAnsi="Times New Roman" w:cs="Times New Roman"/>
        </w:rPr>
        <w:t>University of Maryland (UMD) classification</w:t>
      </w:r>
      <w:r>
        <w:rPr>
          <w:rFonts w:ascii="Times New Roman" w:hAnsi="Times New Roman" w:cs="Times New Roman"/>
        </w:rPr>
        <w:t>.</w:t>
      </w:r>
      <w:commentRangeEnd w:id="80"/>
      <w:r>
        <w:rPr>
          <w:rStyle w:val="CommentReference"/>
        </w:rPr>
        <w:commentReference w:id="80"/>
      </w:r>
      <w:r>
        <w:rPr>
          <w:rFonts w:ascii="Times New Roman" w:hAnsi="Times New Roman" w:cs="Times New Roman"/>
        </w:rPr>
        <w:t xml:space="preserve"> We first created binary indicators of: 1) greenspace, which included pixels classified as forests, shrublands, savannas, grasslands, and croplands, and 2) green or blue space, which included these categories as well as waterbodies and permanent wetlands. We then took the </w:t>
      </w:r>
      <w:commentRangeStart w:id="81"/>
      <w:r>
        <w:rPr>
          <w:rFonts w:ascii="Times New Roman" w:hAnsi="Times New Roman" w:cs="Times New Roman"/>
        </w:rPr>
        <w:t xml:space="preserve">average </w:t>
      </w:r>
      <w:commentRangeEnd w:id="81"/>
      <w:r>
        <w:rPr>
          <w:rStyle w:val="CommentReference"/>
        </w:rPr>
        <w:commentReference w:id="81"/>
      </w:r>
      <w:r>
        <w:rPr>
          <w:rFonts w:ascii="Times New Roman" w:hAnsi="Times New Roman" w:cs="Times New Roman"/>
        </w:rPr>
        <w:t>over the urban boundary to arrive at a city-level estimate of percent greenspace and green or blue space.</w:t>
      </w:r>
    </w:p>
    <w:p w14:paraId="143B9E83" w14:textId="77777777" w:rsidR="006E57BE" w:rsidRDefault="006E57BE" w:rsidP="00FA2EC9">
      <w:pPr>
        <w:rPr>
          <w:rFonts w:ascii="Times New Roman" w:hAnsi="Times New Roman" w:cs="Times New Roman"/>
          <w:b/>
          <w:bCs/>
        </w:rPr>
      </w:pPr>
    </w:p>
    <w:p w14:paraId="0E8782D2" w14:textId="77777777" w:rsidR="006E57BE" w:rsidRDefault="006E57BE" w:rsidP="00FA2EC9">
      <w:pPr>
        <w:rPr>
          <w:rFonts w:ascii="Times New Roman" w:hAnsi="Times New Roman" w:cs="Times New Roman"/>
          <w:b/>
          <w:bCs/>
        </w:rPr>
      </w:pPr>
    </w:p>
    <w:p w14:paraId="7A66FCD4" w14:textId="77777777" w:rsidR="006E57BE" w:rsidRDefault="006E57BE" w:rsidP="00FA2EC9">
      <w:pPr>
        <w:rPr>
          <w:rFonts w:ascii="Times New Roman" w:hAnsi="Times New Roman" w:cs="Times New Roman"/>
          <w:b/>
          <w:bCs/>
        </w:rPr>
      </w:pPr>
    </w:p>
    <w:p w14:paraId="56E0A8E4" w14:textId="77777777" w:rsidR="009270AB" w:rsidRPr="00AE765C" w:rsidRDefault="009270AB" w:rsidP="009270AB">
      <w:pPr>
        <w:rPr>
          <w:ins w:id="82" w:author="Martin, Greta Katherine" w:date="2024-10-28T11:04:00Z" w16du:dateUtc="2024-10-28T15:04:00Z"/>
          <w:rFonts w:ascii="Times New Roman" w:hAnsi="Times New Roman" w:cs="Times New Roman"/>
          <w:color w:val="000000" w:themeColor="text1"/>
        </w:rPr>
      </w:pPr>
      <w:ins w:id="83" w:author="Martin, Greta Katherine" w:date="2024-10-28T11:04:00Z" w16du:dateUtc="2024-10-28T15:04:00Z">
        <w:r>
          <w:rPr>
            <w:rFonts w:ascii="Times New Roman" w:hAnsi="Times New Roman" w:cs="Times New Roman"/>
            <w:color w:val="000000" w:themeColor="text1"/>
          </w:rPr>
          <w:t xml:space="preserve">Across the 1,041 global cities included in this analysis, there was a large spread in the proportion of green and blue area (Fig. 1). On average, the proportion of greenspace across cities was 0.316 (min: 0.00, max: 1.00) and the proportion of blue space was 0.029 (min: 0.00, max: 0.612). </w:t>
        </w:r>
        <w:commentRangeStart w:id="84"/>
        <w:r>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 Most regions had very little blue area in their urban areas. The cities of three regions had over 5% blue area: Melanesia (0.130), South-eastern Asia (0.054), and Australia and New Zealand (0.053). Tropical cities had the most nature, with an average of 0.447 green area and 0.040 blue area.</w:t>
        </w:r>
        <w:commentRangeEnd w:id="84"/>
        <w:r>
          <w:rPr>
            <w:rStyle w:val="CommentReference"/>
          </w:rPr>
          <w:commentReference w:id="84"/>
        </w:r>
        <w:r>
          <w:rPr>
            <w:rFonts w:ascii="Times New Roman" w:hAnsi="Times New Roman" w:cs="Times New Roman"/>
            <w:color w:val="000000" w:themeColor="text1"/>
          </w:rPr>
          <w:t xml:space="preserve"> </w:t>
        </w:r>
      </w:ins>
    </w:p>
    <w:p w14:paraId="03BC1104" w14:textId="77777777" w:rsidR="009270AB" w:rsidRPr="00AE765C" w:rsidRDefault="009270AB" w:rsidP="009270AB">
      <w:pPr>
        <w:rPr>
          <w:ins w:id="85" w:author="Martin, Greta Katherine" w:date="2024-10-28T11:04:00Z" w16du:dateUtc="2024-10-28T15:04:00Z"/>
          <w:rFonts w:ascii="Times New Roman" w:hAnsi="Times New Roman" w:cs="Times New Roman"/>
          <w:color w:val="000000" w:themeColor="text1"/>
        </w:rPr>
      </w:pPr>
    </w:p>
    <w:p w14:paraId="60E5864A" w14:textId="77777777" w:rsidR="009270AB" w:rsidRPr="00751D3A" w:rsidRDefault="009270AB" w:rsidP="009270AB">
      <w:pPr>
        <w:rPr>
          <w:ins w:id="86" w:author="Martin, Greta Katherine" w:date="2024-10-28T11:04:00Z" w16du:dateUtc="2024-10-28T15:04:00Z"/>
          <w:rFonts w:ascii="Times New Roman" w:hAnsi="Times New Roman" w:cs="Times New Roman"/>
          <w:color w:val="156082" w:themeColor="accent1"/>
        </w:rPr>
      </w:pPr>
    </w:p>
    <w:p w14:paraId="605DBBCB" w14:textId="77777777" w:rsidR="009270AB" w:rsidRDefault="009270AB" w:rsidP="009270AB">
      <w:pPr>
        <w:rPr>
          <w:ins w:id="87" w:author="Martin, Greta Katherine" w:date="2024-10-28T11:04:00Z" w16du:dateUtc="2024-10-28T15:04:00Z"/>
          <w:rFonts w:ascii="Times New Roman" w:hAnsi="Times New Roman" w:cs="Times New Roman"/>
        </w:rPr>
      </w:pPr>
      <w:ins w:id="88" w:author="Martin, Greta Katherine" w:date="2024-10-28T11:04:00Z" w16du:dateUtc="2024-10-28T15:04:00Z">
        <w:r>
          <w:rPr>
            <w:rFonts w:ascii="Times New Roman" w:hAnsi="Times New Roman" w:cs="Times New Roman"/>
            <w:i/>
            <w:iCs/>
            <w:noProof/>
          </w:rPr>
          <w:lastRenderedPageBreak/>
          <w:drawing>
            <wp:inline distT="0" distB="0" distL="0" distR="0" wp14:anchorId="49443EB4" wp14:editId="5A266BE3">
              <wp:extent cx="5943600" cy="1584960"/>
              <wp:effectExtent l="0" t="0" r="0" b="2540"/>
              <wp:docPr id="836086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18"/>
                      <a:stretch>
                        <a:fillRect/>
                      </a:stretch>
                    </pic:blipFill>
                    <pic:spPr>
                      <a:xfrm>
                        <a:off x="0" y="0"/>
                        <a:ext cx="5943600" cy="1584960"/>
                      </a:xfrm>
                      <a:prstGeom prst="rect">
                        <a:avLst/>
                      </a:prstGeom>
                    </pic:spPr>
                  </pic:pic>
                </a:graphicData>
              </a:graphic>
            </wp:inline>
          </w:drawing>
        </w:r>
      </w:ins>
    </w:p>
    <w:p w14:paraId="06FA3EB4" w14:textId="77777777" w:rsidR="009270AB" w:rsidRDefault="009270AB" w:rsidP="009270AB">
      <w:pPr>
        <w:rPr>
          <w:ins w:id="89" w:author="Martin, Greta Katherine" w:date="2024-10-28T11:04:00Z" w16du:dateUtc="2024-10-28T15:04:00Z"/>
          <w:rFonts w:ascii="Times New Roman" w:hAnsi="Times New Roman" w:cs="Times New Roman"/>
          <w:i/>
          <w:iCs/>
        </w:rPr>
      </w:pPr>
      <w:commentRangeStart w:id="90"/>
      <w:ins w:id="91" w:author="Martin, Greta Katherine" w:date="2024-10-28T11:04:00Z" w16du:dateUtc="2024-10-28T15:04:00Z">
        <w:r w:rsidRPr="0049174D">
          <w:rPr>
            <w:rFonts w:ascii="Times New Roman" w:hAnsi="Times New Roman" w:cs="Times New Roman"/>
            <w:b/>
            <w:bCs/>
            <w:i/>
            <w:iCs/>
          </w:rPr>
          <w:t xml:space="preserve">Figure </w:t>
        </w:r>
        <w:commentRangeEnd w:id="90"/>
        <w:r>
          <w:rPr>
            <w:rStyle w:val="CommentReference"/>
          </w:rPr>
          <w:commentReference w:id="90"/>
        </w:r>
        <w:r>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a) </w:t>
        </w:r>
        <w:commentRangeStart w:id="92"/>
        <w:commentRangeEnd w:id="92"/>
        <w:r>
          <w:rPr>
            <w:rStyle w:val="CommentReference"/>
          </w:rPr>
          <w:commentReference w:id="92"/>
        </w:r>
        <w:r>
          <w:rPr>
            <w:rFonts w:ascii="Times New Roman" w:hAnsi="Times New Roman" w:cs="Times New Roman"/>
            <w:i/>
            <w:iCs/>
          </w:rPr>
          <w:t>geographic region and (b) climate zone</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ins>
    </w:p>
    <w:p w14:paraId="45597048" w14:textId="77777777" w:rsidR="006E57BE" w:rsidRDefault="006E57BE" w:rsidP="00FA2EC9">
      <w:pPr>
        <w:rPr>
          <w:rFonts w:ascii="Times New Roman" w:hAnsi="Times New Roman" w:cs="Times New Roman"/>
          <w:b/>
          <w:bCs/>
        </w:rPr>
      </w:pPr>
    </w:p>
    <w:p w14:paraId="009F06E8" w14:textId="77777777" w:rsidR="006E57BE" w:rsidRDefault="006E57BE" w:rsidP="00FA2EC9">
      <w:pPr>
        <w:rPr>
          <w:rFonts w:ascii="Times New Roman" w:hAnsi="Times New Roman" w:cs="Times New Roman"/>
          <w:b/>
          <w:bCs/>
        </w:rPr>
      </w:pPr>
    </w:p>
    <w:p w14:paraId="656474C2" w14:textId="77777777" w:rsidR="006E57BE" w:rsidRDefault="006E57BE" w:rsidP="00FA2EC9">
      <w:pPr>
        <w:rPr>
          <w:rFonts w:ascii="Times New Roman" w:hAnsi="Times New Roman" w:cs="Times New Roman"/>
          <w:b/>
          <w:b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1C281BCE" w:rsidR="00107C0A" w:rsidRDefault="00107C0A" w:rsidP="00FA2EC9">
      <w:pPr>
        <w:rPr>
          <w:rFonts w:ascii="Times New Roman" w:hAnsi="Times New Roman" w:cs="Times New Roman"/>
          <w:b/>
          <w:bCs/>
        </w:rPr>
      </w:pPr>
      <w:r>
        <w:rPr>
          <w:rFonts w:ascii="Times New Roman" w:hAnsi="Times New Roman" w:cs="Times New Roman"/>
          <w:b/>
          <w:bCs/>
        </w:rPr>
        <w:t>Appendix B</w:t>
      </w:r>
    </w:p>
    <w:p w14:paraId="0C05100A" w14:textId="15688854" w:rsidR="006E57BE" w:rsidRDefault="006E57BE" w:rsidP="00FA2EC9">
      <w:pPr>
        <w:rPr>
          <w:rFonts w:ascii="Times New Roman" w:hAnsi="Times New Roman" w:cs="Times New Roman"/>
          <w:b/>
          <w:bCs/>
        </w:rPr>
      </w:pPr>
      <w:commentRangeStart w:id="93"/>
      <w:r>
        <w:rPr>
          <w:rFonts w:ascii="Times New Roman" w:hAnsi="Times New Roman" w:cs="Times New Roman"/>
          <w:noProof/>
        </w:rPr>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93"/>
      <w:r>
        <w:rPr>
          <w:rStyle w:val="CommentReference"/>
        </w:rPr>
        <w:commentReference w:id="93"/>
      </w:r>
    </w:p>
    <w:p w14:paraId="5071EFCD" w14:textId="55FD265C" w:rsidR="00107C0A" w:rsidRDefault="00107C0A" w:rsidP="00FA2EC9">
      <w:pPr>
        <w:rPr>
          <w:rFonts w:ascii="Times New Roman" w:hAnsi="Times New Roman" w:cs="Times New Roman"/>
          <w:b/>
          <w:bCs/>
        </w:rPr>
      </w:pPr>
      <w:r>
        <w:rPr>
          <w:rFonts w:ascii="Times New Roman" w:hAnsi="Times New Roman" w:cs="Times New Roman"/>
          <w:b/>
          <w:bCs/>
        </w:rPr>
        <w:t>Appendix C</w:t>
      </w:r>
    </w:p>
    <w:p w14:paraId="04A35DDA" w14:textId="0A5426B3" w:rsidR="006E57BE" w:rsidRDefault="006E57BE" w:rsidP="00FA2EC9">
      <w:pPr>
        <w:rPr>
          <w:rFonts w:ascii="Times New Roman" w:hAnsi="Times New Roman" w:cs="Times New Roman"/>
          <w:b/>
          <w:bCs/>
        </w:rPr>
      </w:pPr>
      <w:commentRangeStart w:id="94"/>
      <w:r w:rsidRPr="002C279D">
        <w:rPr>
          <w:rFonts w:ascii="Helvetica" w:hAnsi="Helvetica" w:cs="Helvetica"/>
          <w:b/>
          <w:bCs/>
          <w:noProof/>
          <w:sz w:val="22"/>
          <w:szCs w:val="22"/>
        </w:rPr>
        <w:lastRenderedPageBreak/>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94"/>
      <w:r>
        <w:rPr>
          <w:rStyle w:val="CommentReference"/>
        </w:rPr>
        <w:commentReference w:id="94"/>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420F23AD" w14:textId="77777777" w:rsidR="006E57BE" w:rsidRDefault="006E57BE" w:rsidP="00FA2EC9">
      <w:pPr>
        <w:rPr>
          <w:rFonts w:ascii="Times New Roman" w:hAnsi="Times New Roman" w:cs="Times New Roman"/>
          <w:b/>
          <w:bCs/>
        </w:rPr>
      </w:pPr>
    </w:p>
    <w:p w14:paraId="620432FA" w14:textId="77777777" w:rsidR="006E57BE" w:rsidRDefault="006E57BE" w:rsidP="00FA2EC9">
      <w:pPr>
        <w:rPr>
          <w:rFonts w:ascii="Times New Roman" w:hAnsi="Times New Roman" w:cs="Times New Roman"/>
          <w:b/>
          <w:bCs/>
        </w:rPr>
      </w:pPr>
    </w:p>
    <w:p w14:paraId="543FAC00" w14:textId="77777777" w:rsidR="006E57BE" w:rsidRDefault="006E57BE" w:rsidP="00FA2EC9">
      <w:pPr>
        <w:rPr>
          <w:rFonts w:ascii="Times New Roman" w:hAnsi="Times New Roman" w:cs="Times New Roman"/>
          <w:b/>
          <w:bCs/>
        </w:rPr>
      </w:pPr>
    </w:p>
    <w:p w14:paraId="62723899" w14:textId="5624939C"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greyscale;</w:t>
      </w:r>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The advantage of vector graphics is that they give the best possible quality at all output resolutions. In order to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21"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2"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6" w:author="Anenberg, Susan Casper" w:date="2024-10-28T06:22:00Z" w:initials="ASC">
    <w:p w14:paraId="387F14E9" w14:textId="2C3E4DDC" w:rsidR="001A3B3D" w:rsidRDefault="001A3B3D">
      <w:pPr>
        <w:pStyle w:val="CommentText"/>
      </w:pPr>
      <w:r>
        <w:rPr>
          <w:rStyle w:val="CommentReference"/>
        </w:rPr>
        <w:annotationRef/>
      </w:r>
      <w:r>
        <w:t>Is this shown somewhere? Maybe add a supplemental figure and refer to it here. Reviewers like to find all results that are discussed in text in the figures/tables</w:t>
      </w:r>
    </w:p>
  </w:comment>
  <w:comment w:id="8" w:author="Anenberg, Susan Casper" w:date="2024-10-28T06:23:00Z" w:initials="ASC">
    <w:p w14:paraId="06F20FA5" w14:textId="30666C44" w:rsidR="001A3B3D" w:rsidRDefault="001A3B3D">
      <w:pPr>
        <w:pStyle w:val="CommentText"/>
      </w:pPr>
      <w:r>
        <w:rPr>
          <w:rStyle w:val="CommentReference"/>
        </w:rPr>
        <w:annotationRef/>
      </w:r>
      <w:r>
        <w:t>Start a new paragraph for the change between the time periods</w:t>
      </w:r>
    </w:p>
  </w:comment>
  <w:comment w:id="10" w:author="Anenberg, Susan Casper" w:date="2024-10-28T06:25:00Z" w:initials="ASC">
    <w:p w14:paraId="2C1B0648" w14:textId="722DF3AC" w:rsidR="001A3B3D" w:rsidRDefault="001A3B3D">
      <w:pPr>
        <w:pStyle w:val="CommentText"/>
      </w:pPr>
      <w:r>
        <w:rPr>
          <w:rStyle w:val="CommentReference"/>
        </w:rPr>
        <w:annotationRef/>
      </w:r>
      <w:r>
        <w:t xml:space="preserve">Results shown somewhere? Consider adding and refer to it. Could consider tables of the top 50 cities in term of greatest NDVI % increase and greatest NDVI % decrease in the </w:t>
      </w:r>
      <w:r>
        <w:t>suppelement</w:t>
      </w:r>
    </w:p>
  </w:comment>
  <w:comment w:id="40" w:author="Anenberg, Susan Casper" w:date="2024-10-28T06:30:00Z" w:initials="ASC">
    <w:p w14:paraId="273E1326" w14:textId="167B23E4" w:rsidR="001A3B3D" w:rsidRDefault="001A3B3D">
      <w:pPr>
        <w:pStyle w:val="CommentText"/>
      </w:pPr>
      <w:r>
        <w:rPr>
          <w:rStyle w:val="CommentReference"/>
        </w:rPr>
        <w:annotationRef/>
      </w:r>
      <w:r>
        <w:t>Highest INCREASE in health burdens?</w:t>
      </w:r>
    </w:p>
  </w:comment>
  <w:comment w:id="28" w:author="Anenberg, Susan Casper" w:date="2024-10-28T06:31:00Z" w:initials="ASC">
    <w:p w14:paraId="706530F4" w14:textId="2EB6E558" w:rsidR="001A3B3D" w:rsidRDefault="001A3B3D">
      <w:pPr>
        <w:pStyle w:val="CommentText"/>
      </w:pPr>
      <w:r>
        <w:rPr>
          <w:rStyle w:val="CommentReference"/>
        </w:rPr>
        <w:annotationRef/>
      </w:r>
      <w:r>
        <w:t>I suggest using the “more” and “fewer” wording instead of “excess” and “averted” in the text – both to match the figure legend and to indicate that this is due to the temporal trend, not a static burden</w:t>
      </w:r>
    </w:p>
  </w:comment>
  <w:comment w:id="54" w:author="Anenberg, Susan Casper" w:date="2024-10-28T06:34:00Z" w:initials="ASC">
    <w:p w14:paraId="3821C31B" w14:textId="6448A909" w:rsidR="00575730" w:rsidRDefault="00575730">
      <w:pPr>
        <w:pStyle w:val="CommentText"/>
      </w:pPr>
      <w:r>
        <w:rPr>
          <w:rStyle w:val="CommentReference"/>
        </w:rPr>
        <w:annotationRef/>
      </w:r>
      <w:r>
        <w:t>I don’t’ think this is necessary. The first part is obvious and the last part is in the legend</w:t>
      </w:r>
    </w:p>
  </w:comment>
  <w:comment w:id="55"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56"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57"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61"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64"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69"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68"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72"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73"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74" w:author="Anenberg, Susan Casper" w:date="2024-10-28T06:49:00Z" w:initials="ASC">
    <w:p w14:paraId="1E8187B3" w14:textId="4267B48E" w:rsidR="003774C2" w:rsidRDefault="003774C2">
      <w:pPr>
        <w:pStyle w:val="CommentText"/>
      </w:pPr>
      <w:r>
        <w:rPr>
          <w:rStyle w:val="CommentReference"/>
        </w:rPr>
        <w:annotationRef/>
      </w:r>
      <w:r>
        <w:t xml:space="preserve">This is not a key takeaway from the paper which focused on comparing the </w:t>
      </w:r>
      <w:r>
        <w:t>5 year time periods. Remove and only include the top-line take home messages here</w:t>
      </w:r>
    </w:p>
  </w:comment>
  <w:comment w:id="75"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78" w:author="Anenberg, Susan Casper" w:date="2024-10-26T06:53:00Z" w:initials="ASC">
    <w:p w14:paraId="5C404A39" w14:textId="77777777" w:rsidR="002B6F7A" w:rsidRDefault="002B6F7A" w:rsidP="002B6F7A">
      <w:pPr>
        <w:pStyle w:val="CommentText"/>
      </w:pPr>
      <w:r>
        <w:rPr>
          <w:rStyle w:val="CommentReference"/>
        </w:rPr>
        <w:annotationRef/>
      </w:r>
      <w:r>
        <w:t>I’m not sure this paragraph is needed. You can wrap some of the concepts into the Methods section. Your last paper needed a paragraph like this because the link between the NDVI and land use metrics was a key aspect of the paper. But in this one, we are less focused on the metric and rather just applying the datasets. Therefore you can take a more straightforward approach of describing the metric/dataset when you talk about data sources in the methods section</w:t>
      </w:r>
    </w:p>
    <w:p w14:paraId="296C5037" w14:textId="77777777" w:rsidR="002B6F7A" w:rsidRDefault="002B6F7A" w:rsidP="002B6F7A">
      <w:pPr>
        <w:pStyle w:val="CommentText"/>
      </w:pPr>
    </w:p>
    <w:p w14:paraId="3B4E09D9" w14:textId="77777777" w:rsidR="002B6F7A" w:rsidRDefault="002B6F7A" w:rsidP="002B6F7A">
      <w:pPr>
        <w:pStyle w:val="CommentText"/>
      </w:pPr>
      <w:r>
        <w:t>This also has the benefit of shortening the Introduction. In a short-format paper style like ERL papers, you can’t give too much space to Introduction because then you don’t’ have enough space for the rest of the paper.</w:t>
      </w:r>
    </w:p>
  </w:comment>
  <w:comment w:id="79" w:author="Anenberg, Susan Casper" w:date="2024-10-28T06:21:00Z" w:initials="ASC">
    <w:p w14:paraId="0AA2AB05" w14:textId="77777777" w:rsidR="00661721" w:rsidRDefault="00661721" w:rsidP="00661721">
      <w:pPr>
        <w:pStyle w:val="CommentText"/>
      </w:pPr>
      <w:r>
        <w:rPr>
          <w:rStyle w:val="CommentReference"/>
        </w:rPr>
        <w:annotationRef/>
      </w:r>
      <w:r>
        <w:t xml:space="preserve">Might be helpful to add one sentence or a few words explaining why we include the green/blue space fractions in the paper. The explanation given below for NDVI is to be consistent with the epi studies. Why is green/blue space important to include? </w:t>
      </w:r>
    </w:p>
  </w:comment>
  <w:comment w:id="80" w:author="Anenberg, Susan Casper" w:date="2024-10-26T07:11:00Z" w:initials="ASC">
    <w:p w14:paraId="72B3C7A4" w14:textId="77777777" w:rsidR="00661721" w:rsidRDefault="00661721" w:rsidP="00661721">
      <w:pPr>
        <w:pStyle w:val="CommentText"/>
      </w:pPr>
      <w:r>
        <w:rPr>
          <w:rStyle w:val="CommentReference"/>
        </w:rPr>
        <w:annotationRef/>
      </w:r>
      <w:r>
        <w:t>What is this? Citation?</w:t>
      </w:r>
    </w:p>
  </w:comment>
  <w:comment w:id="81" w:author="Anenberg, Susan Casper" w:date="2024-10-28T05:43:00Z" w:initials="ASC">
    <w:p w14:paraId="75FED855" w14:textId="77777777" w:rsidR="00661721" w:rsidRDefault="00661721" w:rsidP="00661721">
      <w:pPr>
        <w:pStyle w:val="CommentText"/>
      </w:pPr>
      <w:r>
        <w:rPr>
          <w:rStyle w:val="CommentReference"/>
        </w:rPr>
        <w:annotationRef/>
      </w:r>
      <w:r>
        <w:t>Average of what?</w:t>
      </w:r>
    </w:p>
  </w:comment>
  <w:comment w:id="84" w:author="Anenberg, Susan Casper" w:date="2024-10-28T06:14:00Z" w:initials="ASC">
    <w:p w14:paraId="0F05BDE8" w14:textId="77777777" w:rsidR="009270AB" w:rsidRDefault="009270AB" w:rsidP="009270AB">
      <w:pPr>
        <w:pStyle w:val="CommentText"/>
      </w:pPr>
      <w:r>
        <w:rPr>
          <w:rStyle w:val="CommentReference"/>
        </w:rPr>
        <w:annotationRef/>
      </w:r>
      <w:r>
        <w:t xml:space="preserve">I’m not finding it that useful to call out these particular regional results because the regions you end up highlighting have so few cities. </w:t>
      </w:r>
    </w:p>
    <w:p w14:paraId="6A5329F9" w14:textId="77777777" w:rsidR="009270AB" w:rsidRDefault="009270AB" w:rsidP="009270AB">
      <w:pPr>
        <w:pStyle w:val="CommentText"/>
      </w:pPr>
    </w:p>
    <w:p w14:paraId="137E143F" w14:textId="77777777" w:rsidR="009270AB" w:rsidRDefault="009270AB" w:rsidP="009270AB">
      <w:pPr>
        <w:pStyle w:val="CommentText"/>
      </w:pPr>
      <w:r>
        <w:t>Since the rest of the paper also uses climate regions, how about adding a 2</w:t>
      </w:r>
      <w:r w:rsidRPr="00A77558">
        <w:rPr>
          <w:vertAlign w:val="superscript"/>
        </w:rPr>
        <w:t>nd</w:t>
      </w:r>
      <w:r>
        <w:t xml:space="preserve"> panel to the figure under the top row with the climate zone groupings? I feel like there will be more consistency among the regions within the same climate zones, and you can then use this space to point out those differences.</w:t>
      </w:r>
    </w:p>
  </w:comment>
  <w:comment w:id="90" w:author="Anenberg, Susan Casper" w:date="2024-10-28T06:13:00Z" w:initials="ASC">
    <w:p w14:paraId="66DB5FBE" w14:textId="77777777" w:rsidR="009270AB" w:rsidRDefault="009270AB" w:rsidP="009270AB">
      <w:pPr>
        <w:pStyle w:val="CommentText"/>
      </w:pPr>
      <w:r>
        <w:rPr>
          <w:rStyle w:val="CommentReference"/>
        </w:rPr>
        <w:annotationRef/>
      </w:r>
      <w:r>
        <w:t xml:space="preserve">Can you put the n in the data labels? </w:t>
      </w:r>
    </w:p>
    <w:p w14:paraId="08F4F855" w14:textId="77777777" w:rsidR="009270AB" w:rsidRDefault="009270AB" w:rsidP="009270AB">
      <w:pPr>
        <w:pStyle w:val="CommentText"/>
      </w:pPr>
    </w:p>
    <w:p w14:paraId="38E79578" w14:textId="77777777" w:rsidR="009270AB" w:rsidRDefault="009270AB" w:rsidP="009270AB">
      <w:pPr>
        <w:pStyle w:val="CommentText"/>
      </w:pPr>
      <w:r>
        <w:t>Font size needs to be bigger in regional labels and legend</w:t>
      </w:r>
    </w:p>
  </w:comment>
  <w:comment w:id="92" w:author="Anenberg, Susan Casper" w:date="2024-10-28T06:16:00Z" w:initials="ASC">
    <w:p w14:paraId="275DE61A" w14:textId="77777777" w:rsidR="009270AB" w:rsidRDefault="009270AB" w:rsidP="009270AB">
      <w:pPr>
        <w:pStyle w:val="CommentText"/>
      </w:pPr>
      <w:r>
        <w:rPr>
          <w:rStyle w:val="CommentReference"/>
        </w:rPr>
        <w:annotationRef/>
      </w:r>
      <w:r>
        <w:t>Because this is described in the methods, you don’t need it here. I edited to include a climate zone panel per comment above</w:t>
      </w:r>
    </w:p>
  </w:comment>
  <w:comment w:id="93"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94"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387F14E9" w15:done="0"/>
  <w15:commentEx w15:paraId="06F20FA5" w15:done="0"/>
  <w15:commentEx w15:paraId="2C1B0648" w15:done="0"/>
  <w15:commentEx w15:paraId="273E1326" w15:done="0"/>
  <w15:commentEx w15:paraId="706530F4" w15:done="0"/>
  <w15:commentEx w15:paraId="3821C31B"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3B4E09D9" w15:done="0"/>
  <w15:commentEx w15:paraId="0AA2AB05" w15:done="0"/>
  <w15:commentEx w15:paraId="72B3C7A4" w15:done="0"/>
  <w15:commentEx w15:paraId="75FED855" w15:done="0"/>
  <w15:commentEx w15:paraId="137E143F" w15:done="0"/>
  <w15:commentEx w15:paraId="38E79578" w15:done="0"/>
  <w15:commentEx w15:paraId="275DE61A"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387F14E9" w16cid:durableId="2AC9AC33"/>
  <w16cid:commentId w16cid:paraId="06F20FA5" w16cid:durableId="2AC9AC5F"/>
  <w16cid:commentId w16cid:paraId="2C1B0648" w16cid:durableId="2AC9ACBE"/>
  <w16cid:commentId w16cid:paraId="273E1326" w16cid:durableId="2AC9AE1F"/>
  <w16cid:commentId w16cid:paraId="706530F4" w16cid:durableId="2AC9AE5B"/>
  <w16cid:commentId w16cid:paraId="3821C31B" w16cid:durableId="2AC9AEE7"/>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3B4E09D9" w16cid:durableId="2DA6716A"/>
  <w16cid:commentId w16cid:paraId="0AA2AB05" w16cid:durableId="56329F06"/>
  <w16cid:commentId w16cid:paraId="72B3C7A4" w16cid:durableId="15FC89EB"/>
  <w16cid:commentId w16cid:paraId="75FED855" w16cid:durableId="66C11F4C"/>
  <w16cid:commentId w16cid:paraId="137E143F" w16cid:durableId="084B0C73"/>
  <w16cid:commentId w16cid:paraId="38E79578" w16cid:durableId="62EDA9E0"/>
  <w16cid:commentId w16cid:paraId="275DE61A" w16cid:durableId="36D8454E"/>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24A18"/>
    <w:rsid w:val="00031679"/>
    <w:rsid w:val="0003208C"/>
    <w:rsid w:val="00035747"/>
    <w:rsid w:val="00037559"/>
    <w:rsid w:val="00045A4F"/>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A4F94"/>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141A"/>
    <w:rsid w:val="00165BFB"/>
    <w:rsid w:val="00167925"/>
    <w:rsid w:val="0017376A"/>
    <w:rsid w:val="00173BD9"/>
    <w:rsid w:val="001835C0"/>
    <w:rsid w:val="00194ED0"/>
    <w:rsid w:val="0019782A"/>
    <w:rsid w:val="001A3B3D"/>
    <w:rsid w:val="001B327B"/>
    <w:rsid w:val="001C5BE1"/>
    <w:rsid w:val="001D435E"/>
    <w:rsid w:val="001D6941"/>
    <w:rsid w:val="001D78AB"/>
    <w:rsid w:val="001E50F9"/>
    <w:rsid w:val="001F36CB"/>
    <w:rsid w:val="001F69F2"/>
    <w:rsid w:val="0020576C"/>
    <w:rsid w:val="0022043E"/>
    <w:rsid w:val="00223AB8"/>
    <w:rsid w:val="00225861"/>
    <w:rsid w:val="00230F0F"/>
    <w:rsid w:val="002355C4"/>
    <w:rsid w:val="00236953"/>
    <w:rsid w:val="0024097C"/>
    <w:rsid w:val="002512BB"/>
    <w:rsid w:val="00256D82"/>
    <w:rsid w:val="00265E16"/>
    <w:rsid w:val="00271908"/>
    <w:rsid w:val="00275B6E"/>
    <w:rsid w:val="00286C54"/>
    <w:rsid w:val="002931D7"/>
    <w:rsid w:val="00294AF3"/>
    <w:rsid w:val="00294BE0"/>
    <w:rsid w:val="002A65F5"/>
    <w:rsid w:val="002B1989"/>
    <w:rsid w:val="002B66B7"/>
    <w:rsid w:val="002B6F7A"/>
    <w:rsid w:val="002C31C3"/>
    <w:rsid w:val="002C67A4"/>
    <w:rsid w:val="002D77F9"/>
    <w:rsid w:val="002F21BE"/>
    <w:rsid w:val="003057CF"/>
    <w:rsid w:val="00310609"/>
    <w:rsid w:val="00310B46"/>
    <w:rsid w:val="00325681"/>
    <w:rsid w:val="00337F2F"/>
    <w:rsid w:val="00346D63"/>
    <w:rsid w:val="003508BE"/>
    <w:rsid w:val="00354BDF"/>
    <w:rsid w:val="00362015"/>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5C4"/>
    <w:rsid w:val="0049174D"/>
    <w:rsid w:val="004A13B2"/>
    <w:rsid w:val="004A1F08"/>
    <w:rsid w:val="004A429B"/>
    <w:rsid w:val="004A6A1E"/>
    <w:rsid w:val="004B4DE1"/>
    <w:rsid w:val="004C2D43"/>
    <w:rsid w:val="004C41CE"/>
    <w:rsid w:val="004C72A3"/>
    <w:rsid w:val="004D4795"/>
    <w:rsid w:val="004E4DEF"/>
    <w:rsid w:val="004E7988"/>
    <w:rsid w:val="004F24B5"/>
    <w:rsid w:val="004F7FF4"/>
    <w:rsid w:val="00507D1B"/>
    <w:rsid w:val="005160DC"/>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6036D8"/>
    <w:rsid w:val="0060540D"/>
    <w:rsid w:val="00605D6C"/>
    <w:rsid w:val="00613582"/>
    <w:rsid w:val="0062156B"/>
    <w:rsid w:val="00632B39"/>
    <w:rsid w:val="00643A8D"/>
    <w:rsid w:val="00655B0E"/>
    <w:rsid w:val="00661721"/>
    <w:rsid w:val="0067050F"/>
    <w:rsid w:val="00670DFF"/>
    <w:rsid w:val="00674CE9"/>
    <w:rsid w:val="00675556"/>
    <w:rsid w:val="00675FFE"/>
    <w:rsid w:val="00676859"/>
    <w:rsid w:val="006816E2"/>
    <w:rsid w:val="00686C7C"/>
    <w:rsid w:val="00690B4F"/>
    <w:rsid w:val="00693A67"/>
    <w:rsid w:val="006B257F"/>
    <w:rsid w:val="006B51CC"/>
    <w:rsid w:val="006C4295"/>
    <w:rsid w:val="006D07C8"/>
    <w:rsid w:val="006D6CF3"/>
    <w:rsid w:val="006E2604"/>
    <w:rsid w:val="006E2A12"/>
    <w:rsid w:val="006E388F"/>
    <w:rsid w:val="006E45F4"/>
    <w:rsid w:val="006E4C2C"/>
    <w:rsid w:val="006E54D2"/>
    <w:rsid w:val="006E57BE"/>
    <w:rsid w:val="006F53BA"/>
    <w:rsid w:val="006F5CBD"/>
    <w:rsid w:val="00701FCC"/>
    <w:rsid w:val="00703441"/>
    <w:rsid w:val="007050D7"/>
    <w:rsid w:val="00712FD7"/>
    <w:rsid w:val="00717770"/>
    <w:rsid w:val="00732271"/>
    <w:rsid w:val="00733950"/>
    <w:rsid w:val="007354C6"/>
    <w:rsid w:val="00747437"/>
    <w:rsid w:val="00747622"/>
    <w:rsid w:val="00750D2E"/>
    <w:rsid w:val="00750E9F"/>
    <w:rsid w:val="00751D10"/>
    <w:rsid w:val="00751D3A"/>
    <w:rsid w:val="00752FF8"/>
    <w:rsid w:val="00753B4F"/>
    <w:rsid w:val="00757BB7"/>
    <w:rsid w:val="0077127F"/>
    <w:rsid w:val="00777B76"/>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01A67"/>
    <w:rsid w:val="00825A98"/>
    <w:rsid w:val="00827425"/>
    <w:rsid w:val="0083426C"/>
    <w:rsid w:val="00834FE1"/>
    <w:rsid w:val="0083671F"/>
    <w:rsid w:val="00837AAA"/>
    <w:rsid w:val="00837BA6"/>
    <w:rsid w:val="00841C08"/>
    <w:rsid w:val="00843353"/>
    <w:rsid w:val="008433FB"/>
    <w:rsid w:val="00845DBB"/>
    <w:rsid w:val="00847BEB"/>
    <w:rsid w:val="00847D77"/>
    <w:rsid w:val="00855772"/>
    <w:rsid w:val="0086582F"/>
    <w:rsid w:val="008659CD"/>
    <w:rsid w:val="00866A5E"/>
    <w:rsid w:val="00870A86"/>
    <w:rsid w:val="008721AB"/>
    <w:rsid w:val="0088371A"/>
    <w:rsid w:val="00887357"/>
    <w:rsid w:val="008902D6"/>
    <w:rsid w:val="008929AF"/>
    <w:rsid w:val="008950EF"/>
    <w:rsid w:val="008A1B17"/>
    <w:rsid w:val="008D30B4"/>
    <w:rsid w:val="008E053E"/>
    <w:rsid w:val="008F0486"/>
    <w:rsid w:val="00910DED"/>
    <w:rsid w:val="009270AB"/>
    <w:rsid w:val="00932CD4"/>
    <w:rsid w:val="00933057"/>
    <w:rsid w:val="00933741"/>
    <w:rsid w:val="0093536B"/>
    <w:rsid w:val="00936E04"/>
    <w:rsid w:val="009372E8"/>
    <w:rsid w:val="00952099"/>
    <w:rsid w:val="00971272"/>
    <w:rsid w:val="0099266F"/>
    <w:rsid w:val="00993AEA"/>
    <w:rsid w:val="009942AC"/>
    <w:rsid w:val="009A5438"/>
    <w:rsid w:val="009B65D4"/>
    <w:rsid w:val="009B6734"/>
    <w:rsid w:val="009B7B4B"/>
    <w:rsid w:val="009B7FB9"/>
    <w:rsid w:val="009C6E24"/>
    <w:rsid w:val="009D59E2"/>
    <w:rsid w:val="009E5260"/>
    <w:rsid w:val="009E573D"/>
    <w:rsid w:val="009F72FF"/>
    <w:rsid w:val="00A0060E"/>
    <w:rsid w:val="00A01D20"/>
    <w:rsid w:val="00A04301"/>
    <w:rsid w:val="00A06A27"/>
    <w:rsid w:val="00A07A0D"/>
    <w:rsid w:val="00A10D1B"/>
    <w:rsid w:val="00A3377F"/>
    <w:rsid w:val="00A36392"/>
    <w:rsid w:val="00A37A37"/>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5493"/>
    <w:rsid w:val="00AD0485"/>
    <w:rsid w:val="00AD75A9"/>
    <w:rsid w:val="00AE765C"/>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A22DC"/>
    <w:rsid w:val="00BA3573"/>
    <w:rsid w:val="00BB0A5D"/>
    <w:rsid w:val="00BB75C8"/>
    <w:rsid w:val="00BC36DD"/>
    <w:rsid w:val="00BC4AFA"/>
    <w:rsid w:val="00BC6708"/>
    <w:rsid w:val="00BE036F"/>
    <w:rsid w:val="00BE604A"/>
    <w:rsid w:val="00BE6189"/>
    <w:rsid w:val="00C06B07"/>
    <w:rsid w:val="00C109BF"/>
    <w:rsid w:val="00C10A8E"/>
    <w:rsid w:val="00C10B1F"/>
    <w:rsid w:val="00C11524"/>
    <w:rsid w:val="00C158AD"/>
    <w:rsid w:val="00C1696B"/>
    <w:rsid w:val="00C2130A"/>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07A8"/>
    <w:rsid w:val="00CE55BE"/>
    <w:rsid w:val="00CE7C15"/>
    <w:rsid w:val="00CF2476"/>
    <w:rsid w:val="00CF3D70"/>
    <w:rsid w:val="00CF3EEC"/>
    <w:rsid w:val="00CF4379"/>
    <w:rsid w:val="00D0577D"/>
    <w:rsid w:val="00D05F03"/>
    <w:rsid w:val="00D2161E"/>
    <w:rsid w:val="00D3001E"/>
    <w:rsid w:val="00D3065F"/>
    <w:rsid w:val="00D322C2"/>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26B4F"/>
    <w:rsid w:val="00E30742"/>
    <w:rsid w:val="00E319B6"/>
    <w:rsid w:val="00E401D7"/>
    <w:rsid w:val="00E457AE"/>
    <w:rsid w:val="00E467F5"/>
    <w:rsid w:val="00E63418"/>
    <w:rsid w:val="00E63731"/>
    <w:rsid w:val="00E74A19"/>
    <w:rsid w:val="00E83E43"/>
    <w:rsid w:val="00E85AF5"/>
    <w:rsid w:val="00E91D7B"/>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23DBF"/>
    <w:rsid w:val="00F27553"/>
    <w:rsid w:val="00F37DF7"/>
    <w:rsid w:val="00F450F7"/>
    <w:rsid w:val="00F50FD4"/>
    <w:rsid w:val="00F51C2B"/>
    <w:rsid w:val="00F52217"/>
    <w:rsid w:val="00F533A8"/>
    <w:rsid w:val="00F73B7D"/>
    <w:rsid w:val="00F75556"/>
    <w:rsid w:val="00F82B6B"/>
    <w:rsid w:val="00F82E36"/>
    <w:rsid w:val="00F83BE8"/>
    <w:rsid w:val="00F856B5"/>
    <w:rsid w:val="00F8735D"/>
    <w:rsid w:val="00F9161A"/>
    <w:rsid w:val="00FA2EC9"/>
    <w:rsid w:val="00FA4C3C"/>
    <w:rsid w:val="00FA738D"/>
    <w:rsid w:val="00FB004F"/>
    <w:rsid w:val="00FB426E"/>
    <w:rsid w:val="00FB6951"/>
    <w:rsid w:val="00FC67E2"/>
    <w:rsid w:val="00FD27B4"/>
    <w:rsid w:val="00FE03FB"/>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publishingsupport.iopscience.iop.org/questions/example-figures/"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hyperlink" Target="mailto:sanenberg@gwu.edu" TargetMode="External"/><Relationship Id="rId15" Type="http://schemas.openxmlformats.org/officeDocument/2006/relationships/hyperlink" Target="https://publishingsupport.iopscience.iop.org/questions/peer-review-models-on-iop-journals/" TargetMode="External"/><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publishingsupport.iopscience.iop.org/questions/reference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15</Pages>
  <Words>12144</Words>
  <Characters>6922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32</cp:revision>
  <dcterms:created xsi:type="dcterms:W3CDTF">2024-10-28T12:41:00Z</dcterms:created>
  <dcterms:modified xsi:type="dcterms:W3CDTF">2024-10-2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